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565D9F5D"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OrmbabkI","properties":{"formattedCitation":"(McAllister, 1963)","plainCitation":"(McAllister, 1963)","noteIndex":0},"citationItems":[{"id":"8VtU1zsE/FFw0MlUX","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r w:rsidR="0000362B" w:rsidRPr="002B09C4">
        <w:rPr>
          <w:rFonts w:asciiTheme="majorHAnsi" w:hAnsiTheme="majorHAnsi" w:cstheme="majorHAnsi"/>
          <w:sz w:val="24"/>
          <w:szCs w:val="24"/>
        </w:rPr>
        <w:t>Osmeridae</w:t>
      </w:r>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ere found, sex-specific discrepancies in kmer</w:t>
      </w:r>
      <w:r w:rsidR="00EC3367">
        <w:rPr>
          <w:rFonts w:asciiTheme="majorHAnsi" w:hAnsiTheme="majorHAnsi" w:cstheme="majorHAnsi"/>
          <w:sz w:val="24"/>
          <w:szCs w:val="24"/>
        </w:rPr>
        <w:t>s</w:t>
      </w:r>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r w:rsidRPr="002B09C4">
        <w:rPr>
          <w:rFonts w:asciiTheme="majorHAnsi" w:hAnsiTheme="majorHAnsi" w:cstheme="majorHAnsi"/>
          <w:sz w:val="24"/>
          <w:szCs w:val="24"/>
        </w:rPr>
        <w:t>Osmeridae</w:t>
      </w:r>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000000">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000000">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000000">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000000">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000000">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000000">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000000">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000000">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000000">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000000">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000000">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000000">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000000">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000000">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000000">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000000">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000000">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000000">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000000">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000000">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000000">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000000">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000000">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000000">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000000">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000000">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000000">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000000">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137D2EEB"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8VtU1zsE/RE6Yy0hl","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5B7C924D"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Osmerida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r w:rsidR="00DD61FF">
        <w:rPr>
          <w:rFonts w:asciiTheme="majorHAnsi" w:hAnsiTheme="majorHAnsi" w:cstheme="majorHAnsi"/>
          <w:sz w:val="24"/>
          <w:szCs w:val="24"/>
          <w:lang w:val="en"/>
        </w:rPr>
        <w:t>Reduced p</w:t>
      </w:r>
      <w:r w:rsidRPr="00382793">
        <w:rPr>
          <w:rFonts w:asciiTheme="majorHAnsi" w:hAnsiTheme="majorHAnsi" w:cstheme="majorHAnsi"/>
          <w:sz w:val="24"/>
          <w:szCs w:val="24"/>
          <w:lang w:val="en"/>
        </w:rPr>
        <w:t xml:space="preserve">elagic productivity and </w:t>
      </w:r>
      <w:r w:rsidR="00DD61FF">
        <w:rPr>
          <w:rFonts w:asciiTheme="majorHAnsi" w:hAnsiTheme="majorHAnsi" w:cstheme="majorHAnsi"/>
          <w:sz w:val="24"/>
          <w:szCs w:val="24"/>
          <w:lang w:val="en"/>
        </w:rPr>
        <w:t xml:space="preserve">higher </w:t>
      </w:r>
      <w:r w:rsidRPr="00382793">
        <w:rPr>
          <w:rFonts w:asciiTheme="majorHAnsi" w:hAnsiTheme="majorHAnsi" w:cstheme="majorHAnsi"/>
          <w:sz w:val="24"/>
          <w:szCs w:val="24"/>
          <w:lang w:val="en"/>
        </w:rPr>
        <w:t>water temperature</w:t>
      </w:r>
      <w:r w:rsidR="00DD61FF">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have been shown to be primary drivers of condition indices ultimately affecting the</w:t>
      </w:r>
      <w:r w:rsidR="00DD61FF">
        <w:rPr>
          <w:rFonts w:asciiTheme="majorHAnsi" w:hAnsiTheme="majorHAnsi" w:cstheme="majorHAnsi"/>
          <w:sz w:val="24"/>
          <w:szCs w:val="24"/>
          <w:lang w:val="en"/>
        </w:rPr>
        <w:t xml:space="preserve"> reduction of</w:t>
      </w:r>
      <w:r w:rsidRPr="00382793">
        <w:rPr>
          <w:rFonts w:asciiTheme="majorHAnsi" w:hAnsiTheme="majorHAnsi" w:cstheme="majorHAnsi"/>
          <w:sz w:val="24"/>
          <w:szCs w:val="24"/>
          <w:lang w:val="en"/>
        </w:rPr>
        <w:t xml:space="preserv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3" w:name="_Toc144802728"/>
      <w:r>
        <w:rPr>
          <w:rFonts w:asciiTheme="majorHAnsi" w:hAnsiTheme="majorHAnsi" w:cstheme="majorHAnsi"/>
        </w:rPr>
        <w:t>Genomics and Conservation</w:t>
      </w:r>
      <w:bookmarkEnd w:id="13"/>
    </w:p>
    <w:p w14:paraId="5B9FB9F0" w14:textId="69FB7C8B"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lastRenderedPageBreak/>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Genomic resources </w:t>
      </w:r>
      <w:ins w:id="14" w:author="Andrea Schreier" w:date="2023-10-20T10:00:00Z">
        <w:r w:rsidR="005A06FF">
          <w:rPr>
            <w:rFonts w:asciiTheme="majorHAnsi" w:hAnsiTheme="majorHAnsi" w:cstheme="majorHAnsi"/>
            <w:color w:val="00000A"/>
            <w:sz w:val="24"/>
            <w:szCs w:val="24"/>
          </w:rPr>
          <w:t xml:space="preserve">such as reference genomes </w:t>
        </w:r>
      </w:ins>
      <w:r w:rsidRPr="00FD21E9">
        <w:rPr>
          <w:rFonts w:asciiTheme="majorHAnsi" w:hAnsiTheme="majorHAnsi" w:cstheme="majorHAnsi"/>
          <w:color w:val="00000A"/>
          <w:sz w:val="24"/>
          <w:szCs w:val="24"/>
        </w:rPr>
        <w:t>contribute to two broad categories</w:t>
      </w:r>
      <w:ins w:id="15" w:author="Andrea Schreier" w:date="2023-10-20T10:01:00Z">
        <w:r w:rsidR="005A06FF">
          <w:rPr>
            <w:rFonts w:asciiTheme="majorHAnsi" w:hAnsiTheme="majorHAnsi" w:cstheme="majorHAnsi"/>
            <w:color w:val="00000A"/>
            <w:sz w:val="24"/>
            <w:szCs w:val="24"/>
          </w:rPr>
          <w:t xml:space="preserve"> of study</w:t>
        </w:r>
      </w:ins>
      <w:r w:rsidRPr="00FD21E9">
        <w:rPr>
          <w:rFonts w:asciiTheme="majorHAnsi" w:hAnsiTheme="majorHAnsi" w:cstheme="majorHAnsi"/>
          <w:color w:val="00000A"/>
          <w:sz w:val="24"/>
          <w:szCs w:val="24"/>
        </w:rPr>
        <w:t xml:space="preserve">: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ins w:id="16" w:author="Andrea Schreier" w:date="2023-10-20T10:01:00Z">
        <w:r w:rsidR="005A06FF">
          <w:rPr>
            <w:rFonts w:asciiTheme="majorHAnsi" w:hAnsiTheme="majorHAnsi" w:cstheme="majorHAnsi"/>
            <w:sz w:val="24"/>
            <w:szCs w:val="24"/>
          </w:rPr>
          <w:t>.</w:t>
        </w:r>
      </w:ins>
      <w:ins w:id="17" w:author="Shannon Erica Kendal Joslin" w:date="2023-09-16T11:13:00Z">
        <w:del w:id="18" w:author="Andrea Schreier" w:date="2023-10-20T10:01:00Z">
          <w:r w:rsidR="00BC0AB6" w:rsidDel="005A06FF">
            <w:rPr>
              <w:rFonts w:asciiTheme="majorHAnsi" w:hAnsiTheme="majorHAnsi" w:cstheme="majorHAnsi"/>
              <w:sz w:val="24"/>
              <w:szCs w:val="24"/>
            </w:rPr>
            <w:delText>,</w:delText>
          </w:r>
        </w:del>
        <w:r w:rsidR="00BC0AB6">
          <w:rPr>
            <w:rFonts w:asciiTheme="majorHAnsi" w:hAnsiTheme="majorHAnsi" w:cstheme="majorHAnsi"/>
            <w:sz w:val="24"/>
            <w:szCs w:val="24"/>
          </w:rPr>
          <w:t xml:space="preserve"> </w:t>
        </w:r>
      </w:ins>
      <w:ins w:id="19" w:author="Andrea Schreier" w:date="2023-10-20T10:01:00Z">
        <w:r w:rsidR="005A06FF">
          <w:rPr>
            <w:rFonts w:asciiTheme="majorHAnsi" w:hAnsiTheme="majorHAnsi" w:cstheme="majorHAnsi"/>
            <w:sz w:val="24"/>
            <w:szCs w:val="24"/>
          </w:rPr>
          <w:t>A</w:t>
        </w:r>
      </w:ins>
      <w:ins w:id="20" w:author="Shannon Erica Kendal Joslin" w:date="2023-09-16T11:13:00Z">
        <w:del w:id="21" w:author="Andrea Schreier" w:date="2023-10-20T10:01:00Z">
          <w:r w:rsidR="00BC0AB6" w:rsidDel="005A06FF">
            <w:rPr>
              <w:rFonts w:asciiTheme="majorHAnsi" w:hAnsiTheme="majorHAnsi" w:cstheme="majorHAnsi"/>
              <w:sz w:val="24"/>
              <w:szCs w:val="24"/>
            </w:rPr>
            <w:delText>a</w:delText>
          </w:r>
        </w:del>
        <w:r w:rsidR="00BC0AB6">
          <w:rPr>
            <w:rFonts w:asciiTheme="majorHAnsi" w:hAnsiTheme="majorHAnsi" w:cstheme="majorHAnsi"/>
            <w:sz w:val="24"/>
            <w:szCs w:val="24"/>
          </w:rPr>
          <w:t>s such</w:t>
        </w:r>
      </w:ins>
      <w:ins w:id="22" w:author="Andrea Schreier" w:date="2023-10-20T10:01:00Z">
        <w:r w:rsidR="005A06FF">
          <w:rPr>
            <w:rFonts w:asciiTheme="majorHAnsi" w:hAnsiTheme="majorHAnsi" w:cstheme="majorHAnsi"/>
            <w:sz w:val="24"/>
            <w:szCs w:val="24"/>
          </w:rPr>
          <w:t>,</w:t>
        </w:r>
      </w:ins>
      <w:ins w:id="23" w:author="Shannon Erica Kendal Joslin" w:date="2023-09-16T11:13:00Z">
        <w:r w:rsidR="00BC0AB6">
          <w:rPr>
            <w:rFonts w:asciiTheme="majorHAnsi" w:hAnsiTheme="majorHAnsi" w:cstheme="majorHAnsi"/>
            <w:sz w:val="24"/>
            <w:szCs w:val="24"/>
          </w:rPr>
          <w:t xml:space="preserve"> being able to compare and quantify genetic diversity with high resolution is essential to understanding the genetic underpinnings associated with biodiversity</w:t>
        </w:r>
      </w:ins>
      <w:r w:rsidRPr="004B6F68">
        <w:rPr>
          <w:rFonts w:asciiTheme="majorHAnsi" w:hAnsiTheme="majorHAnsi" w:cstheme="majorHAnsi"/>
          <w:sz w:val="24"/>
          <w:szCs w:val="24"/>
        </w:rPr>
        <w:t xml:space="preserve">. </w:t>
      </w:r>
      <w:ins w:id="24" w:author="Shannon Erica Kendal Joslin" w:date="2023-09-16T10:47:00Z">
        <w:r w:rsidR="00DB6C76">
          <w:rPr>
            <w:rFonts w:asciiTheme="majorHAnsi" w:hAnsiTheme="majorHAnsi" w:cstheme="majorHAnsi"/>
            <w:sz w:val="24"/>
            <w:szCs w:val="24"/>
          </w:rPr>
          <w:t>Recent large-scale genome assembly initiatives</w:t>
        </w:r>
      </w:ins>
      <w:ins w:id="25" w:author="Shannon Erica Kendal Joslin" w:date="2023-09-16T10:56:00Z">
        <w:r w:rsidR="00332AB8">
          <w:rPr>
            <w:rFonts w:asciiTheme="majorHAnsi" w:hAnsiTheme="majorHAnsi" w:cstheme="majorHAnsi"/>
            <w:sz w:val="24"/>
            <w:szCs w:val="24"/>
          </w:rPr>
          <w:t xml:space="preserve"> </w:t>
        </w:r>
      </w:ins>
      <w:ins w:id="26" w:author="Shannon Erica Kendal Joslin" w:date="2023-09-16T10:47:00Z">
        <w:r w:rsidR="00DB6C76">
          <w:rPr>
            <w:rFonts w:asciiTheme="majorHAnsi" w:hAnsiTheme="majorHAnsi" w:cstheme="majorHAnsi"/>
            <w:sz w:val="24"/>
            <w:szCs w:val="24"/>
          </w:rPr>
          <w:t>focused on seq</w:t>
        </w:r>
      </w:ins>
      <w:ins w:id="27" w:author="Shannon Erica Kendal Joslin" w:date="2023-09-16T10:48:00Z">
        <w:r w:rsidR="00DB6C76">
          <w:rPr>
            <w:rFonts w:asciiTheme="majorHAnsi" w:hAnsiTheme="majorHAnsi" w:cstheme="majorHAnsi"/>
            <w:sz w:val="24"/>
            <w:szCs w:val="24"/>
          </w:rPr>
          <w:t xml:space="preserve">uencing and assembling </w:t>
        </w:r>
      </w:ins>
      <w:ins w:id="28" w:author="Shannon Erica Kendal Joslin" w:date="2023-09-16T10:49:00Z">
        <w:r w:rsidR="00DB6C76">
          <w:rPr>
            <w:rFonts w:asciiTheme="majorHAnsi" w:hAnsiTheme="majorHAnsi" w:cstheme="majorHAnsi"/>
            <w:sz w:val="24"/>
            <w:szCs w:val="24"/>
          </w:rPr>
          <w:t>high quality genomes of a vast quantity</w:t>
        </w:r>
      </w:ins>
      <w:ins w:id="29" w:author="Shannon Erica Kendal Joslin" w:date="2023-09-16T10:48:00Z">
        <w:r w:rsidR="00DB6C76">
          <w:rPr>
            <w:rFonts w:asciiTheme="majorHAnsi" w:hAnsiTheme="majorHAnsi" w:cstheme="majorHAnsi"/>
            <w:sz w:val="24"/>
            <w:szCs w:val="24"/>
          </w:rPr>
          <w:t xml:space="preserve"> </w:t>
        </w:r>
      </w:ins>
      <w:ins w:id="30" w:author="Andrea Schreier" w:date="2023-10-20T10:02:00Z">
        <w:r w:rsidR="005A06FF">
          <w:rPr>
            <w:rFonts w:asciiTheme="majorHAnsi" w:hAnsiTheme="majorHAnsi" w:cstheme="majorHAnsi"/>
            <w:sz w:val="24"/>
            <w:szCs w:val="24"/>
          </w:rPr>
          <w:t xml:space="preserve">of </w:t>
        </w:r>
      </w:ins>
      <w:ins w:id="31" w:author="Shannon Erica Kendal Joslin" w:date="2023-09-16T10:48:00Z">
        <w:r w:rsidR="00DB6C76">
          <w:rPr>
            <w:rFonts w:asciiTheme="majorHAnsi" w:hAnsiTheme="majorHAnsi" w:cstheme="majorHAnsi"/>
            <w:sz w:val="24"/>
            <w:szCs w:val="24"/>
          </w:rPr>
          <w:t>species across the tree of life</w:t>
        </w:r>
      </w:ins>
      <w:ins w:id="32" w:author="Shannon Erica Kendal Joslin" w:date="2023-09-16T10:57:00Z">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ins>
      <w:ins w:id="33" w:author="Shannon Erica Kendal Joslin" w:date="2023-09-16T10:49:00Z">
        <w:r w:rsidR="00DB6C76">
          <w:rPr>
            <w:rFonts w:asciiTheme="majorHAnsi" w:hAnsiTheme="majorHAnsi" w:cstheme="majorHAnsi"/>
            <w:sz w:val="24"/>
            <w:szCs w:val="24"/>
          </w:rPr>
          <w:t xml:space="preserve"> have </w:t>
        </w:r>
      </w:ins>
      <w:ins w:id="34" w:author="Shannon Erica Kendal Joslin" w:date="2023-09-16T10:51:00Z">
        <w:del w:id="35" w:author="Andrea Schreier" w:date="2023-10-20T10:02:00Z">
          <w:r w:rsidR="00137C6E" w:rsidDel="005A06FF">
            <w:rPr>
              <w:rFonts w:asciiTheme="majorHAnsi" w:hAnsiTheme="majorHAnsi" w:cstheme="majorHAnsi"/>
              <w:sz w:val="24"/>
              <w:szCs w:val="24"/>
            </w:rPr>
            <w:delText>provided the ability</w:delText>
          </w:r>
        </w:del>
      </w:ins>
      <w:ins w:id="36" w:author="Andrea Schreier" w:date="2023-10-20T10:02:00Z">
        <w:r w:rsidR="005A06FF">
          <w:rPr>
            <w:rFonts w:asciiTheme="majorHAnsi" w:hAnsiTheme="majorHAnsi" w:cstheme="majorHAnsi"/>
            <w:sz w:val="24"/>
            <w:szCs w:val="24"/>
          </w:rPr>
          <w:t>allowed scientists</w:t>
        </w:r>
      </w:ins>
      <w:ins w:id="37" w:author="Shannon Erica Kendal Joslin" w:date="2023-09-16T10:51:00Z">
        <w:r w:rsidR="00137C6E">
          <w:rPr>
            <w:rFonts w:asciiTheme="majorHAnsi" w:hAnsiTheme="majorHAnsi" w:cstheme="majorHAnsi"/>
            <w:sz w:val="24"/>
            <w:szCs w:val="24"/>
          </w:rPr>
          <w:t xml:space="preserve"> to carry out </w:t>
        </w:r>
      </w:ins>
      <w:ins w:id="38" w:author="Shannon Erica Kendal Joslin" w:date="2023-09-16T10:52:00Z">
        <w:r w:rsidR="00137C6E">
          <w:rPr>
            <w:rFonts w:asciiTheme="majorHAnsi" w:hAnsiTheme="majorHAnsi" w:cstheme="majorHAnsi"/>
            <w:sz w:val="24"/>
            <w:szCs w:val="24"/>
          </w:rPr>
          <w:t xml:space="preserve">high resolution </w:t>
        </w:r>
      </w:ins>
      <w:ins w:id="39" w:author="Shannon Erica Kendal Joslin" w:date="2023-09-16T10:48:00Z">
        <w:r w:rsidR="00DB6C76">
          <w:rPr>
            <w:rFonts w:asciiTheme="majorHAnsi" w:hAnsiTheme="majorHAnsi" w:cstheme="majorHAnsi"/>
            <w:sz w:val="24"/>
            <w:szCs w:val="24"/>
          </w:rPr>
          <w:t>c</w:t>
        </w:r>
      </w:ins>
      <w:ins w:id="40" w:author="Shannon Erica Kendal Joslin" w:date="2023-09-16T10:45:00Z">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ins>
      <w:ins w:id="41" w:author="Shannon Erica Kendal Joslin" w:date="2023-09-16T10:51:00Z">
        <w:r w:rsidR="00137C6E">
          <w:rPr>
            <w:rFonts w:asciiTheme="majorHAnsi" w:hAnsiTheme="majorHAnsi" w:cstheme="majorHAnsi"/>
            <w:sz w:val="24"/>
            <w:szCs w:val="24"/>
          </w:rPr>
          <w:t xml:space="preserve"> studies</w:t>
        </w:r>
      </w:ins>
      <w:ins w:id="42" w:author="Shannon Erica Kendal Joslin" w:date="2023-09-16T10:57:00Z">
        <w:r w:rsidR="00332AB8">
          <w:rPr>
            <w:rFonts w:asciiTheme="majorHAnsi" w:hAnsiTheme="majorHAnsi" w:cstheme="majorHAnsi"/>
            <w:sz w:val="24"/>
            <w:szCs w:val="24"/>
          </w:rPr>
          <w:t xml:space="preserve"> which have</w:t>
        </w:r>
      </w:ins>
      <w:ins w:id="43" w:author="Shannon Erica Kendal Joslin" w:date="2023-09-16T10:52:00Z">
        <w:r w:rsidR="00137C6E">
          <w:rPr>
            <w:rFonts w:asciiTheme="majorHAnsi" w:hAnsiTheme="majorHAnsi" w:cstheme="majorHAnsi"/>
            <w:sz w:val="24"/>
            <w:szCs w:val="24"/>
          </w:rPr>
          <w:t xml:space="preserve"> </w:t>
        </w:r>
      </w:ins>
      <w:ins w:id="44" w:author="Shannon Erica Kendal Joslin" w:date="2023-09-16T10:54:00Z">
        <w:r w:rsidR="00137C6E">
          <w:rPr>
            <w:rFonts w:asciiTheme="majorHAnsi" w:hAnsiTheme="majorHAnsi" w:cstheme="majorHAnsi"/>
            <w:sz w:val="24"/>
            <w:szCs w:val="24"/>
          </w:rPr>
          <w:t>distinguish</w:t>
        </w:r>
      </w:ins>
      <w:ins w:id="45" w:author="Shannon Erica Kendal Joslin" w:date="2023-09-16T10:57:00Z">
        <w:r w:rsidR="00332AB8">
          <w:rPr>
            <w:rFonts w:asciiTheme="majorHAnsi" w:hAnsiTheme="majorHAnsi" w:cstheme="majorHAnsi"/>
            <w:sz w:val="24"/>
            <w:szCs w:val="24"/>
          </w:rPr>
          <w:t>ed</w:t>
        </w:r>
      </w:ins>
      <w:ins w:id="46" w:author="Shannon Erica Kendal Joslin" w:date="2023-09-16T10:52:00Z">
        <w:r w:rsidR="00137C6E">
          <w:rPr>
            <w:rFonts w:asciiTheme="majorHAnsi" w:hAnsiTheme="majorHAnsi" w:cstheme="majorHAnsi"/>
            <w:sz w:val="24"/>
            <w:szCs w:val="24"/>
          </w:rPr>
          <w:t xml:space="preserve"> genomic motifs associated with a species’ risk of extinction, </w:t>
        </w:r>
      </w:ins>
      <w:ins w:id="47" w:author="Shannon Erica Kendal Joslin" w:date="2023-09-16T10:54:00Z">
        <w:r w:rsidR="00137C6E">
          <w:rPr>
            <w:rFonts w:asciiTheme="majorHAnsi" w:hAnsiTheme="majorHAnsi" w:cstheme="majorHAnsi"/>
            <w:sz w:val="24"/>
            <w:szCs w:val="24"/>
          </w:rPr>
          <w:t>identif</w:t>
        </w:r>
      </w:ins>
      <w:ins w:id="48" w:author="Shannon Erica Kendal Joslin" w:date="2023-09-16T10:57:00Z">
        <w:r w:rsidR="00332AB8">
          <w:rPr>
            <w:rFonts w:asciiTheme="majorHAnsi" w:hAnsiTheme="majorHAnsi" w:cstheme="majorHAnsi"/>
            <w:sz w:val="24"/>
            <w:szCs w:val="24"/>
          </w:rPr>
          <w:t>ied</w:t>
        </w:r>
      </w:ins>
      <w:ins w:id="49" w:author="Shannon Erica Kendal Joslin" w:date="2023-09-16T10:53:00Z">
        <w:r w:rsidR="00137C6E">
          <w:rPr>
            <w:rFonts w:asciiTheme="majorHAnsi" w:hAnsiTheme="majorHAnsi" w:cstheme="majorHAnsi"/>
            <w:sz w:val="24"/>
            <w:szCs w:val="24"/>
          </w:rPr>
          <w:t xml:space="preserve"> signals of </w:t>
        </w:r>
      </w:ins>
      <w:ins w:id="50" w:author="Shannon Erica Kendal Joslin" w:date="2023-09-16T10:57:00Z">
        <w:r w:rsidR="00332AB8">
          <w:rPr>
            <w:rFonts w:asciiTheme="majorHAnsi" w:hAnsiTheme="majorHAnsi" w:cstheme="majorHAnsi"/>
            <w:sz w:val="24"/>
            <w:szCs w:val="24"/>
          </w:rPr>
          <w:t>e</w:t>
        </w:r>
      </w:ins>
      <w:ins w:id="51" w:author="Shannon Erica Kendal Joslin" w:date="2023-09-16T10:58:00Z">
        <w:r w:rsidR="00332AB8">
          <w:rPr>
            <w:rFonts w:asciiTheme="majorHAnsi" w:hAnsiTheme="majorHAnsi" w:cstheme="majorHAnsi"/>
            <w:sz w:val="24"/>
            <w:szCs w:val="24"/>
          </w:rPr>
          <w:t xml:space="preserve">volutionary </w:t>
        </w:r>
      </w:ins>
      <w:ins w:id="52" w:author="Shannon Erica Kendal Joslin" w:date="2023-09-16T10:53:00Z">
        <w:r w:rsidR="00137C6E">
          <w:rPr>
            <w:rFonts w:asciiTheme="majorHAnsi" w:hAnsiTheme="majorHAnsi" w:cstheme="majorHAnsi"/>
            <w:sz w:val="24"/>
            <w:szCs w:val="24"/>
          </w:rPr>
          <w:t>selection</w:t>
        </w:r>
      </w:ins>
      <w:ins w:id="53" w:author="Shannon Erica Kendal Joslin" w:date="2023-09-16T10:54:00Z">
        <w:r w:rsidR="00137C6E">
          <w:rPr>
            <w:rFonts w:asciiTheme="majorHAnsi" w:hAnsiTheme="majorHAnsi" w:cstheme="majorHAnsi"/>
            <w:sz w:val="24"/>
            <w:szCs w:val="24"/>
          </w:rPr>
          <w:t>,</w:t>
        </w:r>
      </w:ins>
      <w:ins w:id="54" w:author="Shannon Erica Kendal Joslin" w:date="2023-09-16T10:53:00Z">
        <w:r w:rsidR="00137C6E">
          <w:rPr>
            <w:rFonts w:asciiTheme="majorHAnsi" w:hAnsiTheme="majorHAnsi" w:cstheme="majorHAnsi"/>
            <w:sz w:val="24"/>
            <w:szCs w:val="24"/>
          </w:rPr>
          <w:t xml:space="preserve"> and provide</w:t>
        </w:r>
      </w:ins>
      <w:ins w:id="55" w:author="Shannon Erica Kendal Joslin" w:date="2023-09-16T10:58:00Z">
        <w:r w:rsidR="00332AB8">
          <w:rPr>
            <w:rFonts w:asciiTheme="majorHAnsi" w:hAnsiTheme="majorHAnsi" w:cstheme="majorHAnsi"/>
            <w:sz w:val="24"/>
            <w:szCs w:val="24"/>
          </w:rPr>
          <w:t>d</w:t>
        </w:r>
      </w:ins>
      <w:ins w:id="56" w:author="Shannon Erica Kendal Joslin" w:date="2023-09-16T10:53:00Z">
        <w:r w:rsidR="00137C6E">
          <w:rPr>
            <w:rFonts w:asciiTheme="majorHAnsi" w:hAnsiTheme="majorHAnsi" w:cstheme="majorHAnsi"/>
            <w:sz w:val="24"/>
            <w:szCs w:val="24"/>
          </w:rPr>
          <w:t xml:space="preserve"> population level insights from individual referenc</w:t>
        </w:r>
      </w:ins>
      <w:ins w:id="57" w:author="Shannon Erica Kendal Joslin" w:date="2023-09-16T10:54:00Z">
        <w:r w:rsidR="00137C6E">
          <w:rPr>
            <w:rFonts w:asciiTheme="majorHAnsi" w:hAnsiTheme="majorHAnsi" w:cstheme="majorHAnsi"/>
            <w:sz w:val="24"/>
            <w:szCs w:val="24"/>
          </w:rPr>
          <w:t>e genomes</w:t>
        </w:r>
      </w:ins>
      <w:ins w:id="58" w:author="Shannon Erica Kendal Joslin" w:date="2023-09-16T10:55:00Z">
        <w:r w:rsidR="00137C6E">
          <w:rPr>
            <w:rFonts w:asciiTheme="majorHAnsi" w:hAnsiTheme="majorHAnsi" w:cstheme="majorHAnsi"/>
            <w:sz w:val="24"/>
            <w:szCs w:val="24"/>
          </w:rPr>
          <w:t xml:space="preserve"> </w:t>
        </w:r>
      </w:ins>
      <w:del w:id="59" w:author="Shannon Erica Kendal Joslin" w:date="2023-09-16T10:37:00Z">
        <w:r w:rsidRPr="004B6F68" w:rsidDel="00F17A5C">
          <w:rPr>
            <w:rFonts w:asciiTheme="majorHAnsi" w:hAnsiTheme="majorHAnsi" w:cstheme="majorHAnsi"/>
            <w:sz w:val="24"/>
            <w:szCs w:val="24"/>
          </w:rPr>
          <w:delText>C</w:delText>
        </w:r>
      </w:del>
      <w:del w:id="60" w:author="Shannon Erica Kendal Joslin" w:date="2023-09-16T10:38:00Z">
        <w:r w:rsidRPr="004B6F68" w:rsidDel="00F17A5C">
          <w:rPr>
            <w:rFonts w:asciiTheme="majorHAnsi" w:hAnsiTheme="majorHAnsi" w:cstheme="majorHAnsi"/>
            <w:sz w:val="24"/>
            <w:szCs w:val="24"/>
          </w:rPr>
          <w:delText>omparative methods</w:delText>
        </w:r>
      </w:del>
      <w:del w:id="61" w:author="Shannon Erica Kendal Joslin" w:date="2023-09-16T10:47:00Z">
        <w:r w:rsidRPr="004B6F68" w:rsidDel="00DB6C76">
          <w:rPr>
            <w:rFonts w:asciiTheme="majorHAnsi" w:hAnsiTheme="majorHAnsi" w:cstheme="majorHAnsi"/>
            <w:sz w:val="24"/>
            <w:szCs w:val="24"/>
          </w:rPr>
          <w:delText xml:space="preserve"> </w:delText>
        </w:r>
      </w:del>
      <w:del w:id="62" w:author="Shannon Erica Kendal Joslin" w:date="2023-09-16T10:37:00Z">
        <w:r w:rsidRPr="004B6F68" w:rsidDel="00F17A5C">
          <w:rPr>
            <w:rFonts w:asciiTheme="majorHAnsi" w:hAnsiTheme="majorHAnsi" w:cstheme="majorHAnsi"/>
            <w:sz w:val="24"/>
            <w:szCs w:val="24"/>
          </w:rPr>
          <w:delText xml:space="preserve">allow </w:delText>
        </w:r>
      </w:del>
      <w:del w:id="63" w:author="Shannon Erica Kendal Joslin" w:date="2023-09-16T10:39:00Z">
        <w:r w:rsidRPr="004B6F68" w:rsidDel="00F17A5C">
          <w:rPr>
            <w:rFonts w:asciiTheme="majorHAnsi" w:hAnsiTheme="majorHAnsi" w:cstheme="majorHAnsi"/>
            <w:sz w:val="24"/>
            <w:szCs w:val="24"/>
          </w:rPr>
          <w:delText xml:space="preserve">for a broad investigation of </w:delText>
        </w:r>
      </w:del>
      <w:del w:id="64" w:author="Shannon Erica Kendal Joslin" w:date="2023-09-16T10:55:00Z">
        <w:r w:rsidRPr="004B6F68" w:rsidDel="00137C6E">
          <w:rPr>
            <w:rFonts w:asciiTheme="majorHAnsi" w:hAnsiTheme="majorHAnsi" w:cstheme="majorHAnsi"/>
            <w:sz w:val="24"/>
            <w:szCs w:val="24"/>
          </w:rPr>
          <w:delText xml:space="preserve">genomic motifs in endangered animals </w:delText>
        </w:r>
      </w:del>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del w:id="65" w:author="Shannon Erica Kendal Joslin" w:date="2023-09-16T10:55:00Z">
        <w:r w:rsidRPr="004B6F68" w:rsidDel="00137C6E">
          <w:rPr>
            <w:rFonts w:asciiTheme="majorHAnsi" w:hAnsiTheme="majorHAnsi" w:cstheme="majorHAnsi"/>
            <w:sz w:val="24"/>
            <w:szCs w:val="24"/>
          </w:rPr>
          <w:delText xml:space="preserve"> and </w:delText>
        </w:r>
        <w:commentRangeStart w:id="66"/>
        <w:r w:rsidRPr="004B6F68" w:rsidDel="00137C6E">
          <w:rPr>
            <w:rFonts w:asciiTheme="majorHAnsi" w:hAnsiTheme="majorHAnsi" w:cstheme="majorHAnsi"/>
            <w:sz w:val="24"/>
            <w:szCs w:val="24"/>
          </w:rPr>
          <w:delText>the identification of physical threats to endangered species</w:delText>
        </w:r>
        <w:commentRangeEnd w:id="66"/>
        <w:r w:rsidR="002E2FF8" w:rsidDel="00137C6E">
          <w:rPr>
            <w:rStyle w:val="CommentReference"/>
          </w:rPr>
          <w:commentReference w:id="66"/>
        </w:r>
        <w:r w:rsidRPr="004B6F68" w:rsidDel="00137C6E">
          <w:rPr>
            <w:rFonts w:asciiTheme="majorHAnsi" w:hAnsiTheme="majorHAnsi" w:cstheme="majorHAnsi"/>
            <w:sz w:val="24"/>
            <w:szCs w:val="24"/>
          </w:rPr>
          <w:delText xml:space="preserve"> </w:delText>
        </w:r>
        <w:r w:rsidRPr="004B6F68" w:rsidDel="00137C6E">
          <w:rPr>
            <w:rFonts w:asciiTheme="majorHAnsi" w:hAnsiTheme="majorHAnsi" w:cstheme="majorHAnsi"/>
            <w:sz w:val="24"/>
            <w:szCs w:val="24"/>
          </w:rPr>
          <w:fldChar w:fldCharType="begin"/>
        </w:r>
        <w:r w:rsidRPr="004B6F68" w:rsidDel="00137C6E">
          <w:rPr>
            <w:rFonts w:asciiTheme="majorHAnsi" w:hAnsiTheme="majorHAnsi" w:cstheme="majorHAnsi"/>
            <w:sz w:val="24"/>
            <w:szCs w:val="24"/>
          </w:rPr>
          <w:del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delInstrText>
        </w:r>
        <w:r w:rsidRPr="004B6F68" w:rsidDel="00137C6E">
          <w:rPr>
            <w:rFonts w:asciiTheme="majorHAnsi" w:hAnsiTheme="majorHAnsi" w:cstheme="majorHAnsi"/>
            <w:sz w:val="24"/>
            <w:szCs w:val="24"/>
          </w:rPr>
          <w:fldChar w:fldCharType="separate"/>
        </w:r>
        <w:r w:rsidRPr="004B6F68" w:rsidDel="00137C6E">
          <w:rPr>
            <w:rFonts w:ascii="Calibri Light" w:hAnsiTheme="majorHAnsi" w:cs="Calibri Light"/>
            <w:sz w:val="24"/>
          </w:rPr>
          <w:delText>(Wasser et al., 2015; Wright et al., 2015)</w:delText>
        </w:r>
        <w:r w:rsidRPr="004B6F68" w:rsidDel="00137C6E">
          <w:rPr>
            <w:rFonts w:asciiTheme="majorHAnsi" w:hAnsiTheme="majorHAnsi" w:cstheme="majorHAnsi"/>
            <w:sz w:val="24"/>
            <w:szCs w:val="24"/>
          </w:rPr>
          <w:fldChar w:fldCharType="end"/>
        </w:r>
      </w:del>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3CB929C8"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w:t>
      </w:r>
      <w:ins w:id="67" w:author="Andrea Schreier" w:date="2023-10-20T10:04:00Z">
        <w:r w:rsidR="005A06FF">
          <w:rPr>
            <w:rFonts w:asciiTheme="majorHAnsi" w:hAnsiTheme="majorHAnsi" w:cstheme="majorHAnsi"/>
            <w:sz w:val="24"/>
            <w:szCs w:val="24"/>
          </w:rPr>
          <w:t xml:space="preserve">(linking) </w:t>
        </w:r>
      </w:ins>
      <w:r w:rsidR="00EE0EDB">
        <w:rPr>
          <w:rFonts w:asciiTheme="majorHAnsi" w:hAnsiTheme="majorHAnsi" w:cstheme="majorHAnsi"/>
          <w:sz w:val="24"/>
          <w:szCs w:val="24"/>
        </w:rPr>
        <w:t xml:space="preserve">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 xml:space="preserve">sequences </w:t>
      </w:r>
      <w:ins w:id="68" w:author="Andrea Schreier" w:date="2023-10-20T10:04:00Z">
        <w:r w:rsidR="00C45B58">
          <w:rPr>
            <w:rFonts w:asciiTheme="majorHAnsi" w:hAnsiTheme="majorHAnsi" w:cstheme="majorHAnsi"/>
            <w:sz w:val="24"/>
            <w:szCs w:val="24"/>
          </w:rPr>
          <w:t xml:space="preserve">of </w:t>
        </w:r>
      </w:ins>
      <w:r w:rsidR="00B70749">
        <w:rPr>
          <w:rFonts w:asciiTheme="majorHAnsi" w:hAnsiTheme="majorHAnsi" w:cstheme="majorHAnsi"/>
          <w:sz w:val="24"/>
          <w:szCs w:val="24"/>
        </w:rPr>
        <w:t>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 xml:space="preserve">requires high molecular weight (HMW) DNA, which can be difficult to generate in sufficient quantities, especially for exceedingly small or rare species and </w:t>
      </w:r>
      <w:r w:rsidR="005B6C5A">
        <w:rPr>
          <w:rFonts w:asciiTheme="majorHAnsi" w:hAnsiTheme="majorHAnsi" w:cstheme="majorHAnsi"/>
          <w:sz w:val="24"/>
          <w:szCs w:val="24"/>
        </w:rPr>
        <w:lastRenderedPageBreak/>
        <w:t>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ies (long-read</w:t>
      </w:r>
      <w:ins w:id="69" w:author="Andrea Schreier" w:date="2023-10-20T10:04:00Z">
        <w:r w:rsidR="00C45B58">
          <w:rPr>
            <w:rFonts w:asciiTheme="majorHAnsi" w:hAnsiTheme="majorHAnsi" w:cstheme="majorHAnsi"/>
            <w:sz w:val="24"/>
            <w:szCs w:val="24"/>
          </w:rPr>
          <w:t>,</w:t>
        </w:r>
      </w:ins>
      <w:r w:rsidR="005B6C5A">
        <w:rPr>
          <w:rFonts w:asciiTheme="majorHAnsi" w:hAnsiTheme="majorHAnsi" w:cstheme="majorHAnsi"/>
          <w:sz w:val="24"/>
          <w:szCs w:val="24"/>
        </w:rPr>
        <w:t xml:space="preserve">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prone reads to generate scaffolds, correct base calling errors with short reads which have high accuracy but cannot span highly</w:t>
      </w:r>
      <w:ins w:id="70" w:author="Andrea Schreier" w:date="2023-10-20T10:05:00Z">
        <w:r w:rsidR="00C45B58">
          <w:rPr>
            <w:rFonts w:asciiTheme="majorHAnsi" w:hAnsiTheme="majorHAnsi" w:cstheme="majorHAnsi"/>
            <w:color w:val="00000A"/>
            <w:sz w:val="24"/>
            <w:szCs w:val="24"/>
          </w:rPr>
          <w:t xml:space="preserve"> </w:t>
        </w:r>
      </w:ins>
      <w:del w:id="71" w:author="Andrea Schreier" w:date="2023-10-20T10:05:00Z">
        <w:r w:rsidR="00F20B76" w:rsidDel="00C45B58">
          <w:rPr>
            <w:rFonts w:asciiTheme="majorHAnsi" w:hAnsiTheme="majorHAnsi" w:cstheme="majorHAnsi"/>
            <w:color w:val="00000A"/>
            <w:sz w:val="24"/>
            <w:szCs w:val="24"/>
          </w:rPr>
          <w:delText>-</w:delText>
        </w:r>
      </w:del>
      <w:r w:rsidR="00F20B76" w:rsidRPr="00FD21E9">
        <w:rPr>
          <w:rFonts w:asciiTheme="majorHAnsi" w:hAnsiTheme="majorHAnsi" w:cstheme="majorHAnsi"/>
          <w:color w:val="00000A"/>
          <w:sz w:val="24"/>
          <w:szCs w:val="24"/>
        </w:rPr>
        <w:t xml:space="preserve">repetiti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1FC4BCDF" w:rsidR="006B228C" w:rsidRDefault="006B228C" w:rsidP="006B228C">
      <w:pPr>
        <w:spacing w:line="240" w:lineRule="auto"/>
        <w:ind w:right="270"/>
        <w:rPr>
          <w:ins w:id="72" w:author="Shannon Erica Kendal Joslin" w:date="2023-10-13T08:39:00Z"/>
          <w:rFonts w:asciiTheme="majorHAnsi" w:hAnsiTheme="majorHAnsi" w:cstheme="majorHAnsi"/>
          <w:sz w:val="24"/>
          <w:szCs w:val="24"/>
        </w:rPr>
      </w:pPr>
      <w:commentRangeStart w:id="73"/>
      <w:r w:rsidRPr="004B6F68">
        <w:rPr>
          <w:rFonts w:asciiTheme="majorHAnsi" w:hAnsiTheme="majorHAnsi" w:cstheme="majorHAnsi"/>
          <w:sz w:val="24"/>
          <w:szCs w:val="24"/>
        </w:rPr>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w:t>
      </w:r>
      <w:commentRangeEnd w:id="73"/>
      <w:r w:rsidR="00C45B58">
        <w:rPr>
          <w:rStyle w:val="CommentReference"/>
        </w:rPr>
        <w:commentReference w:id="73"/>
      </w:r>
      <w:r w:rsidRPr="004B6F68">
        <w:rPr>
          <w:rFonts w:asciiTheme="majorHAnsi" w:hAnsiTheme="majorHAnsi" w:cstheme="majorHAnsi"/>
          <w:sz w:val="24"/>
          <w:szCs w:val="24"/>
        </w:rPr>
        <w:t xml:space="preserve"> to reach at a fraction of the cost and </w:t>
      </w:r>
      <w:ins w:id="74" w:author="Andrea Schreier" w:date="2023-10-20T10:05:00Z">
        <w:r w:rsidR="00C45B58">
          <w:rPr>
            <w:rFonts w:asciiTheme="majorHAnsi" w:hAnsiTheme="majorHAnsi" w:cstheme="majorHAnsi"/>
            <w:sz w:val="24"/>
            <w:szCs w:val="24"/>
          </w:rPr>
          <w:t xml:space="preserve">with </w:t>
        </w:r>
      </w:ins>
      <w:ins w:id="75" w:author="Shannon Erica Kendal Joslin" w:date="2023-09-16T11:17:00Z">
        <w:r w:rsidR="0081083C">
          <w:rPr>
            <w:rFonts w:asciiTheme="majorHAnsi" w:hAnsiTheme="majorHAnsi" w:cstheme="majorHAnsi"/>
            <w:sz w:val="24"/>
            <w:szCs w:val="24"/>
          </w:rPr>
          <w:t xml:space="preserve">vastly fewer contributing biologists </w:t>
        </w:r>
      </w:ins>
      <w:commentRangeStart w:id="76"/>
      <w:del w:id="77" w:author="Shannon Erica Kendal Joslin" w:date="2023-09-16T11:17:00Z">
        <w:r w:rsidRPr="004B6F68" w:rsidDel="0081083C">
          <w:rPr>
            <w:rFonts w:asciiTheme="majorHAnsi" w:hAnsiTheme="majorHAnsi" w:cstheme="majorHAnsi"/>
            <w:sz w:val="24"/>
            <w:szCs w:val="24"/>
          </w:rPr>
          <w:delText xml:space="preserve">by relatively few individuals </w:delText>
        </w:r>
        <w:commentRangeEnd w:id="76"/>
        <w:r w:rsidR="002E2FF8" w:rsidDel="0081083C">
          <w:rPr>
            <w:rStyle w:val="CommentReference"/>
          </w:rPr>
          <w:commentReference w:id="76"/>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t>
      </w:r>
      <w:del w:id="78" w:author="Andrea Schreier" w:date="2023-10-20T10:07:00Z">
        <w:r w:rsidRPr="004B6F68" w:rsidDel="00C45B58">
          <w:rPr>
            <w:rFonts w:asciiTheme="majorHAnsi" w:hAnsiTheme="majorHAnsi" w:cstheme="majorHAnsi"/>
            <w:sz w:val="24"/>
            <w:szCs w:val="24"/>
          </w:rPr>
          <w:delText xml:space="preserve">was </w:delText>
        </w:r>
      </w:del>
      <w:ins w:id="79" w:author="Andrea Schreier" w:date="2023-10-20T10:07:00Z">
        <w:r w:rsidR="00C45B58">
          <w:rPr>
            <w:rFonts w:asciiTheme="majorHAnsi" w:hAnsiTheme="majorHAnsi" w:cstheme="majorHAnsi"/>
            <w:sz w:val="24"/>
            <w:szCs w:val="24"/>
          </w:rPr>
          <w:t>pertained to</w:t>
        </w:r>
        <w:r w:rsidR="00C45B58" w:rsidRPr="004B6F68">
          <w:rPr>
            <w:rFonts w:asciiTheme="majorHAnsi" w:hAnsiTheme="majorHAnsi" w:cstheme="majorHAnsi"/>
            <w:sz w:val="24"/>
            <w:szCs w:val="24"/>
          </w:rPr>
          <w:t xml:space="preserve"> </w:t>
        </w:r>
      </w:ins>
      <w:r w:rsidRPr="004B6F68">
        <w:rPr>
          <w:rFonts w:asciiTheme="majorHAnsi" w:hAnsiTheme="majorHAnsi" w:cstheme="majorHAnsi"/>
          <w:sz w:val="24"/>
          <w:szCs w:val="24"/>
        </w:rPr>
        <w:t xml:space="preserve">the domestic goat </w:t>
      </w:r>
      <w:del w:id="80" w:author="Andrea Schreier" w:date="2023-10-20T10:07:00Z">
        <w:r w:rsidRPr="004B6F68" w:rsidDel="00C45B58">
          <w:rPr>
            <w:rFonts w:asciiTheme="majorHAnsi" w:hAnsiTheme="majorHAnsi" w:cstheme="majorHAnsi"/>
            <w:sz w:val="24"/>
            <w:szCs w:val="24"/>
          </w:rPr>
          <w:delText xml:space="preserve">in 2017 </w:delText>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assembly is an accepted and reliable way to achieve a chromosome-scale high-quality reference genome</w:t>
      </w:r>
      <w:del w:id="81" w:author="Andrea Schreier" w:date="2023-10-20T10:07:00Z">
        <w:r w:rsidRPr="004B6F68" w:rsidDel="00C45B58">
          <w:rPr>
            <w:rFonts w:asciiTheme="majorHAnsi" w:hAnsiTheme="majorHAnsi" w:cstheme="majorHAnsi"/>
            <w:sz w:val="24"/>
            <w:szCs w:val="24"/>
          </w:rPr>
          <w:delText>s</w:delText>
        </w:r>
      </w:del>
      <w:r w:rsidRPr="004B6F68">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w:t>
      </w:r>
      <w:proofErr w:type="spellStart"/>
      <w:r w:rsidRPr="004B6F68">
        <w:rPr>
          <w:rFonts w:ascii="Calibri Light" w:hAnsiTheme="majorHAnsi" w:cs="Calibri Light"/>
          <w:sz w:val="24"/>
        </w:rPr>
        <w:t>Bickhart</w:t>
      </w:r>
      <w:proofErr w:type="spellEnd"/>
      <w:r w:rsidRPr="004B6F68">
        <w:rPr>
          <w:rFonts w:ascii="Calibri Light" w:hAnsiTheme="majorHAnsi" w:cs="Calibri Light"/>
          <w:sz w:val="24"/>
        </w:rPr>
        <w:t xml:space="preserve">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034456CD" w14:textId="0DF40715" w:rsidR="005F6881" w:rsidRPr="004B6F68" w:rsidRDefault="005F6881" w:rsidP="006B228C">
      <w:pPr>
        <w:spacing w:line="240" w:lineRule="auto"/>
        <w:ind w:right="270"/>
        <w:rPr>
          <w:rFonts w:asciiTheme="majorHAnsi" w:hAnsiTheme="majorHAnsi" w:cstheme="majorHAnsi"/>
          <w:sz w:val="24"/>
          <w:szCs w:val="24"/>
        </w:rPr>
      </w:pPr>
      <w:ins w:id="82" w:author="Shannon Erica Kendal Joslin" w:date="2023-10-13T08:39:00Z">
        <w:r>
          <w:rPr>
            <w:rFonts w:asciiTheme="majorHAnsi" w:hAnsiTheme="majorHAnsi" w:cstheme="majorHAnsi"/>
            <w:sz w:val="24"/>
            <w:szCs w:val="24"/>
          </w:rPr>
          <w:t xml:space="preserve">We </w:t>
        </w:r>
      </w:ins>
      <w:ins w:id="83" w:author="Shannon Erica Kendal Joslin" w:date="2023-10-13T08:42:00Z">
        <w:r w:rsidR="0086536E">
          <w:rPr>
            <w:rFonts w:asciiTheme="majorHAnsi" w:hAnsiTheme="majorHAnsi" w:cstheme="majorHAnsi"/>
            <w:sz w:val="24"/>
            <w:szCs w:val="24"/>
          </w:rPr>
          <w:t>carried out</w:t>
        </w:r>
      </w:ins>
      <w:ins w:id="84" w:author="Shannon Erica Kendal Joslin" w:date="2023-10-13T08:39:00Z">
        <w:r>
          <w:rPr>
            <w:rFonts w:asciiTheme="majorHAnsi" w:hAnsiTheme="majorHAnsi" w:cstheme="majorHAnsi"/>
            <w:sz w:val="24"/>
            <w:szCs w:val="24"/>
          </w:rPr>
          <w:t xml:space="preserve"> </w:t>
        </w:r>
      </w:ins>
      <w:ins w:id="85" w:author="Shannon Erica Kendal Joslin" w:date="2023-10-13T08:42:00Z">
        <w:r w:rsidR="0086536E">
          <w:rPr>
            <w:rFonts w:asciiTheme="majorHAnsi" w:hAnsiTheme="majorHAnsi" w:cstheme="majorHAnsi"/>
            <w:sz w:val="24"/>
            <w:szCs w:val="24"/>
          </w:rPr>
          <w:t xml:space="preserve">a hybrid method of assembly using </w:t>
        </w:r>
      </w:ins>
      <w:ins w:id="86" w:author="Shannon Erica Kendal Joslin" w:date="2023-10-13T08:40:00Z">
        <w:r w:rsidR="0086536E">
          <w:rPr>
            <w:rFonts w:asciiTheme="majorHAnsi" w:hAnsiTheme="majorHAnsi" w:cstheme="majorHAnsi"/>
            <w:sz w:val="24"/>
            <w:szCs w:val="24"/>
          </w:rPr>
          <w:t xml:space="preserve">linked-read, long read and </w:t>
        </w:r>
      </w:ins>
      <w:ins w:id="87" w:author="Shannon Erica Kendal Joslin" w:date="2023-10-13T08:41:00Z">
        <w:r w:rsidR="0086536E">
          <w:rPr>
            <w:rFonts w:asciiTheme="majorHAnsi" w:hAnsiTheme="majorHAnsi" w:cstheme="majorHAnsi"/>
            <w:sz w:val="24"/>
            <w:szCs w:val="24"/>
          </w:rPr>
          <w:t>Hi-C</w:t>
        </w:r>
      </w:ins>
      <w:ins w:id="88" w:author="Shannon Erica Kendal Joslin" w:date="2023-10-13T08:39:00Z">
        <w:r>
          <w:rPr>
            <w:rFonts w:asciiTheme="majorHAnsi" w:hAnsiTheme="majorHAnsi" w:cstheme="majorHAnsi"/>
            <w:sz w:val="24"/>
            <w:szCs w:val="24"/>
          </w:rPr>
          <w:t xml:space="preserve"> </w:t>
        </w:r>
      </w:ins>
      <w:ins w:id="89" w:author="Shannon Erica Kendal Joslin" w:date="2023-10-13T08:43:00Z">
        <w:r w:rsidR="0086536E">
          <w:rPr>
            <w:rFonts w:asciiTheme="majorHAnsi" w:hAnsiTheme="majorHAnsi" w:cstheme="majorHAnsi"/>
            <w:sz w:val="24"/>
            <w:szCs w:val="24"/>
          </w:rPr>
          <w:t xml:space="preserve">sequencing data </w:t>
        </w:r>
      </w:ins>
      <w:ins w:id="90" w:author="Shannon Erica Kendal Joslin" w:date="2023-10-13T08:39:00Z">
        <w:r>
          <w:rPr>
            <w:rFonts w:asciiTheme="majorHAnsi" w:hAnsiTheme="majorHAnsi" w:cstheme="majorHAnsi"/>
            <w:sz w:val="24"/>
            <w:szCs w:val="24"/>
          </w:rPr>
          <w:t xml:space="preserve">to create </w:t>
        </w:r>
      </w:ins>
      <w:ins w:id="91" w:author="Shannon Erica Kendal Joslin" w:date="2023-10-13T08:40:00Z">
        <w:r>
          <w:rPr>
            <w:rFonts w:asciiTheme="majorHAnsi" w:hAnsiTheme="majorHAnsi" w:cstheme="majorHAnsi"/>
            <w:sz w:val="24"/>
            <w:szCs w:val="24"/>
          </w:rPr>
          <w:t>one</w:t>
        </w:r>
      </w:ins>
      <w:ins w:id="92" w:author="Shannon Erica Kendal Joslin" w:date="2023-10-13T08:39:00Z">
        <w:r>
          <w:rPr>
            <w:rFonts w:asciiTheme="majorHAnsi" w:hAnsiTheme="majorHAnsi" w:cstheme="majorHAnsi"/>
            <w:sz w:val="24"/>
            <w:szCs w:val="24"/>
          </w:rPr>
          <w:t xml:space="preserve"> female and</w:t>
        </w:r>
      </w:ins>
      <w:ins w:id="93" w:author="Shannon Erica Kendal Joslin" w:date="2023-10-13T08:40:00Z">
        <w:r>
          <w:rPr>
            <w:rFonts w:asciiTheme="majorHAnsi" w:hAnsiTheme="majorHAnsi" w:cstheme="majorHAnsi"/>
            <w:sz w:val="24"/>
            <w:szCs w:val="24"/>
          </w:rPr>
          <w:t xml:space="preserve"> one</w:t>
        </w:r>
      </w:ins>
      <w:ins w:id="94" w:author="Shannon Erica Kendal Joslin" w:date="2023-10-13T08:39:00Z">
        <w:r>
          <w:rPr>
            <w:rFonts w:asciiTheme="majorHAnsi" w:hAnsiTheme="majorHAnsi" w:cstheme="majorHAnsi"/>
            <w:sz w:val="24"/>
            <w:szCs w:val="24"/>
          </w:rPr>
          <w:t xml:space="preserve"> male </w:t>
        </w:r>
      </w:ins>
      <w:ins w:id="95" w:author="Shannon Erica Kendal Joslin" w:date="2023-10-13T08:40:00Z">
        <w:r>
          <w:rPr>
            <w:rFonts w:asciiTheme="majorHAnsi" w:hAnsiTheme="majorHAnsi" w:cstheme="majorHAnsi"/>
            <w:sz w:val="24"/>
            <w:szCs w:val="24"/>
          </w:rPr>
          <w:t>delta smelt reference genome.</w:t>
        </w:r>
      </w:ins>
      <w:ins w:id="96" w:author="Shannon Erica Kendal Joslin" w:date="2023-10-13T08:43:00Z">
        <w:r w:rsidR="0086536E">
          <w:rPr>
            <w:rFonts w:asciiTheme="majorHAnsi" w:hAnsiTheme="majorHAnsi" w:cstheme="majorHAnsi"/>
            <w:sz w:val="24"/>
            <w:szCs w:val="24"/>
          </w:rPr>
          <w:t xml:space="preserve"> </w:t>
        </w:r>
      </w:ins>
      <w:ins w:id="97" w:author="Shannon Erica Kendal Joslin" w:date="2023-10-13T08:44:00Z">
        <w:r w:rsidR="0086536E">
          <w:rPr>
            <w:rFonts w:asciiTheme="majorHAnsi" w:hAnsiTheme="majorHAnsi" w:cstheme="majorHAnsi"/>
            <w:sz w:val="24"/>
            <w:szCs w:val="24"/>
          </w:rPr>
          <w:t>L</w:t>
        </w:r>
        <w:commentRangeStart w:id="98"/>
        <w:commentRangeStart w:id="99"/>
        <w:commentRangeStart w:id="100"/>
        <w:r w:rsidR="0086536E">
          <w:rPr>
            <w:rFonts w:asciiTheme="majorHAnsi" w:hAnsiTheme="majorHAnsi" w:cstheme="majorHAnsi"/>
            <w:sz w:val="24"/>
            <w:szCs w:val="24"/>
          </w:rPr>
          <w:t xml:space="preserve">inked-read sequencing data was provided </w:t>
        </w:r>
      </w:ins>
      <w:ins w:id="101" w:author="Shannon Erica Kendal Joslin" w:date="2023-10-13T09:07:00Z">
        <w:r w:rsidR="000F4106">
          <w:rPr>
            <w:rFonts w:asciiTheme="majorHAnsi" w:hAnsiTheme="majorHAnsi" w:cstheme="majorHAnsi"/>
            <w:sz w:val="24"/>
            <w:szCs w:val="24"/>
          </w:rPr>
          <w:t>through</w:t>
        </w:r>
      </w:ins>
      <w:ins w:id="102" w:author="Shannon Erica Kendal Joslin" w:date="2023-10-13T08:44:00Z">
        <w:r w:rsidR="0086536E">
          <w:rPr>
            <w:rFonts w:asciiTheme="majorHAnsi" w:hAnsiTheme="majorHAnsi" w:cstheme="majorHAnsi"/>
            <w:sz w:val="24"/>
            <w:szCs w:val="24"/>
          </w:rPr>
          <w:t xml:space="preserve"> 10X Genomics. It is a useful technology to incorporate into a hybrid genome assembly, as it requires small amounts (nanograms) of HMW DNA and creates highly accurate pseudo-long reads. Linked-read technology combines the benefits of long and short reads through encapsulating individual long DNA fragments (50-200 kb) into droplets of water-in-oil emulsion, or </w:t>
        </w:r>
        <w:r w:rsidR="0086536E" w:rsidRPr="00FD21E9">
          <w:rPr>
            <w:rFonts w:asciiTheme="majorHAnsi" w:hAnsiTheme="majorHAnsi" w:cstheme="majorHAnsi"/>
            <w:sz w:val="24"/>
            <w:szCs w:val="24"/>
          </w:rPr>
          <w:t xml:space="preserve">Gel Bead-in-Emulsions </w:t>
        </w:r>
        <w:r w:rsidR="0086536E">
          <w:rPr>
            <w:rFonts w:asciiTheme="majorHAnsi" w:hAnsiTheme="majorHAnsi" w:cstheme="majorHAnsi"/>
            <w:sz w:val="24"/>
            <w:szCs w:val="24"/>
          </w:rPr>
          <w:t xml:space="preserve">(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t>
        </w:r>
        <w:commentRangeEnd w:id="98"/>
        <w:r w:rsidR="0086536E">
          <w:rPr>
            <w:rStyle w:val="CommentReference"/>
          </w:rPr>
          <w:commentReference w:id="98"/>
        </w:r>
      </w:ins>
      <w:commentRangeEnd w:id="99"/>
      <w:r w:rsidR="00DB729A">
        <w:rPr>
          <w:rStyle w:val="CommentReference"/>
        </w:rPr>
        <w:commentReference w:id="99"/>
      </w:r>
      <w:commentRangeEnd w:id="100"/>
      <w:r w:rsidR="00C45B58">
        <w:rPr>
          <w:rStyle w:val="CommentReference"/>
        </w:rPr>
        <w:commentReference w:id="100"/>
      </w:r>
      <w:ins w:id="103" w:author="Shannon Erica Kendal Joslin" w:date="2023-10-13T08:46:00Z">
        <w:r w:rsidR="0022315B">
          <w:rPr>
            <w:rFonts w:asciiTheme="majorHAnsi" w:hAnsiTheme="majorHAnsi" w:cstheme="majorHAnsi"/>
            <w:sz w:val="24"/>
            <w:szCs w:val="24"/>
          </w:rPr>
          <w:t xml:space="preserve">We </w:t>
        </w:r>
      </w:ins>
      <w:ins w:id="104" w:author="Shannon Erica Kendal Joslin" w:date="2023-10-13T08:48:00Z">
        <w:r w:rsidR="0022315B">
          <w:rPr>
            <w:rFonts w:asciiTheme="majorHAnsi" w:hAnsiTheme="majorHAnsi" w:cstheme="majorHAnsi"/>
            <w:sz w:val="24"/>
            <w:szCs w:val="24"/>
          </w:rPr>
          <w:t>generated</w:t>
        </w:r>
      </w:ins>
      <w:ins w:id="105" w:author="Shannon Erica Kendal Joslin" w:date="2023-10-13T08:46:00Z">
        <w:r w:rsidR="0022315B">
          <w:rPr>
            <w:rFonts w:asciiTheme="majorHAnsi" w:hAnsiTheme="majorHAnsi" w:cstheme="majorHAnsi"/>
            <w:sz w:val="24"/>
            <w:szCs w:val="24"/>
          </w:rPr>
          <w:t xml:space="preserve"> PacBio</w:t>
        </w:r>
      </w:ins>
      <w:ins w:id="106" w:author="Shannon Erica Kendal Joslin" w:date="2023-10-13T08:47:00Z">
        <w:r w:rsidR="0022315B">
          <w:rPr>
            <w:rFonts w:asciiTheme="majorHAnsi" w:hAnsiTheme="majorHAnsi" w:cstheme="majorHAnsi"/>
            <w:sz w:val="24"/>
            <w:szCs w:val="24"/>
          </w:rPr>
          <w:t xml:space="preserve"> HiFi </w:t>
        </w:r>
      </w:ins>
      <w:ins w:id="107" w:author="Shannon Erica Kendal Joslin" w:date="2023-10-13T08:46:00Z">
        <w:r w:rsidR="0022315B">
          <w:rPr>
            <w:rFonts w:asciiTheme="majorHAnsi" w:hAnsiTheme="majorHAnsi" w:cstheme="majorHAnsi"/>
            <w:sz w:val="24"/>
            <w:szCs w:val="24"/>
          </w:rPr>
          <w:t xml:space="preserve">read sequencing data </w:t>
        </w:r>
      </w:ins>
      <w:ins w:id="108" w:author="Shannon Erica Kendal Joslin" w:date="2023-10-13T08:47:00Z">
        <w:r w:rsidR="0022315B">
          <w:rPr>
            <w:rFonts w:asciiTheme="majorHAnsi" w:hAnsiTheme="majorHAnsi" w:cstheme="majorHAnsi"/>
            <w:sz w:val="24"/>
            <w:szCs w:val="24"/>
          </w:rPr>
          <w:t xml:space="preserve">to </w:t>
        </w:r>
      </w:ins>
      <w:ins w:id="109" w:author="Shannon Erica Kendal Joslin" w:date="2023-10-13T08:50:00Z">
        <w:r w:rsidR="0022315B">
          <w:rPr>
            <w:rFonts w:asciiTheme="majorHAnsi" w:hAnsiTheme="majorHAnsi" w:cstheme="majorHAnsi"/>
            <w:sz w:val="24"/>
            <w:szCs w:val="24"/>
          </w:rPr>
          <w:t>generate long reads</w:t>
        </w:r>
      </w:ins>
      <w:ins w:id="110" w:author="Shannon Erica Kendal Joslin" w:date="2023-10-13T08:52:00Z">
        <w:r w:rsidR="00735E71">
          <w:rPr>
            <w:rFonts w:asciiTheme="majorHAnsi" w:hAnsiTheme="majorHAnsi" w:cstheme="majorHAnsi"/>
            <w:sz w:val="24"/>
            <w:szCs w:val="24"/>
          </w:rPr>
          <w:t xml:space="preserve">. HiFi reads, which are generally </w:t>
        </w:r>
      </w:ins>
      <w:ins w:id="111" w:author="Shannon Erica Kendal Joslin" w:date="2023-10-13T08:56:00Z">
        <w:r w:rsidR="009B191E">
          <w:rPr>
            <w:rFonts w:asciiTheme="majorHAnsi" w:hAnsiTheme="majorHAnsi" w:cstheme="majorHAnsi"/>
            <w:sz w:val="24"/>
            <w:szCs w:val="24"/>
          </w:rPr>
          <w:t xml:space="preserve">moderate </w:t>
        </w:r>
      </w:ins>
      <w:ins w:id="112" w:author="Shannon Erica Kendal Joslin" w:date="2023-10-13T08:53:00Z">
        <w:r w:rsidR="00735E71">
          <w:rPr>
            <w:rFonts w:asciiTheme="majorHAnsi" w:hAnsiTheme="majorHAnsi" w:cstheme="majorHAnsi"/>
            <w:sz w:val="24"/>
            <w:szCs w:val="24"/>
          </w:rPr>
          <w:t>in length</w:t>
        </w:r>
      </w:ins>
      <w:ins w:id="113" w:author="Shannon Erica Kendal Joslin" w:date="2023-10-13T08:56:00Z">
        <w:r w:rsidR="009B191E">
          <w:rPr>
            <w:rFonts w:asciiTheme="majorHAnsi" w:hAnsiTheme="majorHAnsi" w:cstheme="majorHAnsi"/>
            <w:sz w:val="24"/>
            <w:szCs w:val="24"/>
          </w:rPr>
          <w:t xml:space="preserve"> (10-30 kb)</w:t>
        </w:r>
      </w:ins>
      <w:ins w:id="114" w:author="Shannon Erica Kendal Joslin" w:date="2023-10-13T08:53:00Z">
        <w:r w:rsidR="00735E71">
          <w:rPr>
            <w:rFonts w:asciiTheme="majorHAnsi" w:hAnsiTheme="majorHAnsi" w:cstheme="majorHAnsi"/>
            <w:sz w:val="24"/>
            <w:szCs w:val="24"/>
          </w:rPr>
          <w:t>, can span highly repetitive regions of moderate size</w:t>
        </w:r>
      </w:ins>
      <w:ins w:id="115" w:author="Shannon Erica Kendal Joslin" w:date="2023-10-13T08:56:00Z">
        <w:r w:rsidR="009B191E">
          <w:rPr>
            <w:rFonts w:asciiTheme="majorHAnsi" w:hAnsiTheme="majorHAnsi" w:cstheme="majorHAnsi"/>
            <w:sz w:val="24"/>
            <w:szCs w:val="24"/>
          </w:rPr>
          <w:t xml:space="preserve"> and can reach base calling accuracy of 99.9%</w:t>
        </w:r>
      </w:ins>
      <w:ins w:id="116" w:author="Shannon Erica Kendal Joslin" w:date="2023-10-13T08:53:00Z">
        <w:r w:rsidR="00735E71">
          <w:rPr>
            <w:rFonts w:asciiTheme="majorHAnsi" w:hAnsiTheme="majorHAnsi" w:cstheme="majorHAnsi"/>
            <w:sz w:val="24"/>
            <w:szCs w:val="24"/>
          </w:rPr>
          <w:t>. Hi</w:t>
        </w:r>
      </w:ins>
      <w:ins w:id="117" w:author="Shannon Erica Kendal Joslin" w:date="2023-10-13T08:54:00Z">
        <w:r w:rsidR="00735E71">
          <w:rPr>
            <w:rFonts w:asciiTheme="majorHAnsi" w:hAnsiTheme="majorHAnsi" w:cstheme="majorHAnsi"/>
            <w:sz w:val="24"/>
            <w:szCs w:val="24"/>
          </w:rPr>
          <w:t>Fi reads are generated by creating circularized DNA</w:t>
        </w:r>
      </w:ins>
      <w:ins w:id="118" w:author="Shannon Erica Kendal Joslin" w:date="2023-10-13T08:59:00Z">
        <w:r w:rsidR="009B191E">
          <w:rPr>
            <w:rFonts w:asciiTheme="majorHAnsi" w:hAnsiTheme="majorHAnsi" w:cstheme="majorHAnsi"/>
            <w:sz w:val="24"/>
            <w:szCs w:val="24"/>
          </w:rPr>
          <w:t xml:space="preserve"> from the two strands of DNA (5’ and 3’ ends). </w:t>
        </w:r>
      </w:ins>
      <w:ins w:id="119" w:author="Shannon Erica Kendal Joslin" w:date="2023-10-13T09:00:00Z">
        <w:r w:rsidR="009B191E">
          <w:rPr>
            <w:rFonts w:asciiTheme="majorHAnsi" w:hAnsiTheme="majorHAnsi" w:cstheme="majorHAnsi"/>
            <w:sz w:val="24"/>
            <w:szCs w:val="24"/>
          </w:rPr>
          <w:t>Within the circularized</w:t>
        </w:r>
      </w:ins>
      <w:ins w:id="120" w:author="Shannon Erica Kendal Joslin" w:date="2023-10-13T09:01:00Z">
        <w:r w:rsidR="009B191E">
          <w:rPr>
            <w:rFonts w:asciiTheme="majorHAnsi" w:hAnsiTheme="majorHAnsi" w:cstheme="majorHAnsi"/>
            <w:sz w:val="24"/>
            <w:szCs w:val="24"/>
          </w:rPr>
          <w:t xml:space="preserve"> DNA the</w:t>
        </w:r>
      </w:ins>
      <w:ins w:id="121" w:author="Shannon Erica Kendal Joslin" w:date="2023-10-13T09:00:00Z">
        <w:r w:rsidR="009B191E">
          <w:rPr>
            <w:rFonts w:asciiTheme="majorHAnsi" w:hAnsiTheme="majorHAnsi" w:cstheme="majorHAnsi"/>
            <w:sz w:val="24"/>
            <w:szCs w:val="24"/>
          </w:rPr>
          <w:t xml:space="preserve"> 5’ and 3’ strands are separated by a known sequence motif</w:t>
        </w:r>
      </w:ins>
      <w:ins w:id="122" w:author="Shannon Erica Kendal Joslin" w:date="2023-10-13T09:01:00Z">
        <w:r w:rsidR="009B191E">
          <w:rPr>
            <w:rFonts w:asciiTheme="majorHAnsi" w:hAnsiTheme="majorHAnsi" w:cstheme="majorHAnsi"/>
            <w:sz w:val="24"/>
            <w:szCs w:val="24"/>
          </w:rPr>
          <w:t>.</w:t>
        </w:r>
        <w:r w:rsidR="00442135">
          <w:rPr>
            <w:rFonts w:asciiTheme="majorHAnsi" w:hAnsiTheme="majorHAnsi" w:cstheme="majorHAnsi"/>
            <w:sz w:val="24"/>
            <w:szCs w:val="24"/>
          </w:rPr>
          <w:t xml:space="preserve"> </w:t>
        </w:r>
        <w:r w:rsidR="009B191E">
          <w:rPr>
            <w:rFonts w:asciiTheme="majorHAnsi" w:hAnsiTheme="majorHAnsi" w:cstheme="majorHAnsi"/>
            <w:sz w:val="24"/>
            <w:szCs w:val="24"/>
          </w:rPr>
          <w:t>Primers</w:t>
        </w:r>
      </w:ins>
      <w:ins w:id="123" w:author="Shannon Erica Kendal Joslin" w:date="2023-10-13T08:55:00Z">
        <w:r w:rsidR="00735E71">
          <w:rPr>
            <w:rFonts w:asciiTheme="majorHAnsi" w:hAnsiTheme="majorHAnsi" w:cstheme="majorHAnsi"/>
            <w:sz w:val="24"/>
            <w:szCs w:val="24"/>
          </w:rPr>
          <w:t xml:space="preserve"> and a polymerase</w:t>
        </w:r>
      </w:ins>
      <w:ins w:id="124" w:author="Shannon Erica Kendal Joslin" w:date="2023-10-13T09:01:00Z">
        <w:r w:rsidR="009B191E">
          <w:rPr>
            <w:rFonts w:asciiTheme="majorHAnsi" w:hAnsiTheme="majorHAnsi" w:cstheme="majorHAnsi"/>
            <w:sz w:val="24"/>
            <w:szCs w:val="24"/>
          </w:rPr>
          <w:t xml:space="preserve"> are annealed</w:t>
        </w:r>
      </w:ins>
      <w:ins w:id="125" w:author="Shannon Erica Kendal Joslin" w:date="2023-10-13T08:55:00Z">
        <w:r w:rsidR="00735E71">
          <w:rPr>
            <w:rFonts w:asciiTheme="majorHAnsi" w:hAnsiTheme="majorHAnsi" w:cstheme="majorHAnsi"/>
            <w:sz w:val="24"/>
            <w:szCs w:val="24"/>
          </w:rPr>
          <w:t xml:space="preserve"> to synthesize </w:t>
        </w:r>
      </w:ins>
      <w:ins w:id="126" w:author="Shannon Erica Kendal Joslin" w:date="2023-10-13T08:57:00Z">
        <w:r w:rsidR="009B191E">
          <w:rPr>
            <w:rFonts w:asciiTheme="majorHAnsi" w:hAnsiTheme="majorHAnsi" w:cstheme="majorHAnsi"/>
            <w:sz w:val="24"/>
            <w:szCs w:val="24"/>
          </w:rPr>
          <w:t xml:space="preserve">long </w:t>
        </w:r>
      </w:ins>
      <w:ins w:id="127" w:author="Shannon Erica Kendal Joslin" w:date="2023-10-13T09:02:00Z">
        <w:r w:rsidR="00442135">
          <w:rPr>
            <w:rFonts w:asciiTheme="majorHAnsi" w:hAnsiTheme="majorHAnsi" w:cstheme="majorHAnsi"/>
            <w:sz w:val="24"/>
            <w:szCs w:val="24"/>
          </w:rPr>
          <w:t>sub</w:t>
        </w:r>
      </w:ins>
      <w:ins w:id="128" w:author="Shannon Erica Kendal Joslin" w:date="2023-10-13T08:57:00Z">
        <w:r w:rsidR="009B191E">
          <w:rPr>
            <w:rFonts w:asciiTheme="majorHAnsi" w:hAnsiTheme="majorHAnsi" w:cstheme="majorHAnsi"/>
            <w:sz w:val="24"/>
            <w:szCs w:val="24"/>
          </w:rPr>
          <w:t xml:space="preserve">reads </w:t>
        </w:r>
      </w:ins>
      <w:ins w:id="129" w:author="Shannon Erica Kendal Joslin" w:date="2023-10-13T09:02:00Z">
        <w:r w:rsidR="00442135">
          <w:rPr>
            <w:rFonts w:asciiTheme="majorHAnsi" w:hAnsiTheme="majorHAnsi" w:cstheme="majorHAnsi"/>
            <w:sz w:val="24"/>
            <w:szCs w:val="24"/>
          </w:rPr>
          <w:t>where</w:t>
        </w:r>
      </w:ins>
      <w:ins w:id="130" w:author="Shannon Erica Kendal Joslin" w:date="2023-10-13T08:57:00Z">
        <w:r w:rsidR="009B191E">
          <w:rPr>
            <w:rFonts w:asciiTheme="majorHAnsi" w:hAnsiTheme="majorHAnsi" w:cstheme="majorHAnsi"/>
            <w:sz w:val="24"/>
            <w:szCs w:val="24"/>
          </w:rPr>
          <w:t xml:space="preserve"> </w:t>
        </w:r>
      </w:ins>
      <w:ins w:id="131" w:author="Shannon Erica Kendal Joslin" w:date="2023-10-13T09:01:00Z">
        <w:r w:rsidR="00442135">
          <w:rPr>
            <w:rFonts w:asciiTheme="majorHAnsi" w:hAnsiTheme="majorHAnsi" w:cstheme="majorHAnsi"/>
            <w:sz w:val="24"/>
            <w:szCs w:val="24"/>
          </w:rPr>
          <w:t xml:space="preserve">the circularized DNA sequence </w:t>
        </w:r>
      </w:ins>
      <w:ins w:id="132" w:author="Shannon Erica Kendal Joslin" w:date="2023-10-13T09:02:00Z">
        <w:r w:rsidR="00442135">
          <w:rPr>
            <w:rFonts w:asciiTheme="majorHAnsi" w:hAnsiTheme="majorHAnsi" w:cstheme="majorHAnsi"/>
            <w:sz w:val="24"/>
            <w:szCs w:val="24"/>
          </w:rPr>
          <w:t xml:space="preserve">is transcribed </w:t>
        </w:r>
      </w:ins>
      <w:ins w:id="133" w:author="Shannon Erica Kendal Joslin" w:date="2023-10-13T09:03:00Z">
        <w:r w:rsidR="00442135">
          <w:rPr>
            <w:rFonts w:asciiTheme="majorHAnsi" w:hAnsiTheme="majorHAnsi" w:cstheme="majorHAnsi"/>
            <w:sz w:val="24"/>
            <w:szCs w:val="24"/>
          </w:rPr>
          <w:t xml:space="preserve">repetitively onto one </w:t>
        </w:r>
      </w:ins>
      <w:ins w:id="134" w:author="Shannon Erica Kendal Joslin" w:date="2023-10-13T09:05:00Z">
        <w:r w:rsidR="00442135">
          <w:rPr>
            <w:rFonts w:asciiTheme="majorHAnsi" w:hAnsiTheme="majorHAnsi" w:cstheme="majorHAnsi"/>
            <w:sz w:val="24"/>
            <w:szCs w:val="24"/>
          </w:rPr>
          <w:t xml:space="preserve">long </w:t>
        </w:r>
      </w:ins>
      <w:ins w:id="135" w:author="Shannon Erica Kendal Joslin" w:date="2023-10-13T09:03:00Z">
        <w:r w:rsidR="00442135">
          <w:rPr>
            <w:rFonts w:asciiTheme="majorHAnsi" w:hAnsiTheme="majorHAnsi" w:cstheme="majorHAnsi"/>
            <w:sz w:val="24"/>
            <w:szCs w:val="24"/>
          </w:rPr>
          <w:t xml:space="preserve">sequencing read. </w:t>
        </w:r>
      </w:ins>
      <w:ins w:id="136" w:author="Shannon Erica Kendal Joslin" w:date="2023-10-13T09:05:00Z">
        <w:r w:rsidR="00442135">
          <w:rPr>
            <w:rFonts w:asciiTheme="majorHAnsi" w:hAnsiTheme="majorHAnsi" w:cstheme="majorHAnsi"/>
            <w:sz w:val="24"/>
            <w:szCs w:val="24"/>
          </w:rPr>
          <w:t>The repeating sequence</w:t>
        </w:r>
      </w:ins>
      <w:ins w:id="137" w:author="Shannon Erica Kendal Joslin" w:date="2023-10-13T09:06:00Z">
        <w:r w:rsidR="00442135">
          <w:rPr>
            <w:rFonts w:asciiTheme="majorHAnsi" w:hAnsiTheme="majorHAnsi" w:cstheme="majorHAnsi"/>
            <w:sz w:val="24"/>
            <w:szCs w:val="24"/>
          </w:rPr>
          <w:t>s separated by a known motif</w:t>
        </w:r>
      </w:ins>
      <w:ins w:id="138" w:author="Shannon Erica Kendal Joslin" w:date="2023-10-13T09:05:00Z">
        <w:r w:rsidR="00442135">
          <w:rPr>
            <w:rFonts w:asciiTheme="majorHAnsi" w:hAnsiTheme="majorHAnsi" w:cstheme="majorHAnsi"/>
            <w:sz w:val="24"/>
            <w:szCs w:val="24"/>
          </w:rPr>
          <w:t xml:space="preserve"> on one read</w:t>
        </w:r>
      </w:ins>
      <w:ins w:id="139" w:author="Shannon Erica Kendal Joslin" w:date="2023-10-13T09:06:00Z">
        <w:r w:rsidR="00442135">
          <w:rPr>
            <w:rFonts w:asciiTheme="majorHAnsi" w:hAnsiTheme="majorHAnsi" w:cstheme="majorHAnsi"/>
            <w:sz w:val="24"/>
            <w:szCs w:val="24"/>
          </w:rPr>
          <w:t xml:space="preserve"> is then used to generate</w:t>
        </w:r>
        <w:r w:rsidR="000F4106">
          <w:rPr>
            <w:rFonts w:asciiTheme="majorHAnsi" w:hAnsiTheme="majorHAnsi" w:cstheme="majorHAnsi"/>
            <w:sz w:val="24"/>
            <w:szCs w:val="24"/>
          </w:rPr>
          <w:t xml:space="preserve"> a</w:t>
        </w:r>
        <w:r w:rsidR="00442135">
          <w:rPr>
            <w:rFonts w:asciiTheme="majorHAnsi" w:hAnsiTheme="majorHAnsi" w:cstheme="majorHAnsi"/>
            <w:sz w:val="24"/>
            <w:szCs w:val="24"/>
          </w:rPr>
          <w:t xml:space="preserve"> highly accurate consensus</w:t>
        </w:r>
      </w:ins>
      <w:ins w:id="140" w:author="Shannon Erica Kendal Joslin" w:date="2023-10-13T09:04:00Z">
        <w:r w:rsidR="00442135">
          <w:rPr>
            <w:rFonts w:asciiTheme="majorHAnsi" w:hAnsiTheme="majorHAnsi" w:cstheme="majorHAnsi"/>
            <w:sz w:val="24"/>
            <w:szCs w:val="24"/>
          </w:rPr>
          <w:t xml:space="preserve"> </w:t>
        </w:r>
      </w:ins>
      <w:ins w:id="141" w:author="Shannon Erica Kendal Joslin" w:date="2023-10-13T09:06:00Z">
        <w:r w:rsidR="000F4106">
          <w:rPr>
            <w:rFonts w:asciiTheme="majorHAnsi" w:hAnsiTheme="majorHAnsi" w:cstheme="majorHAnsi"/>
            <w:sz w:val="24"/>
            <w:szCs w:val="24"/>
          </w:rPr>
          <w:t>sequence for the captured regi</w:t>
        </w:r>
      </w:ins>
      <w:ins w:id="142" w:author="Shannon Erica Kendal Joslin" w:date="2023-10-13T09:07:00Z">
        <w:r w:rsidR="000F4106">
          <w:rPr>
            <w:rFonts w:asciiTheme="majorHAnsi" w:hAnsiTheme="majorHAnsi" w:cstheme="majorHAnsi"/>
            <w:sz w:val="24"/>
            <w:szCs w:val="24"/>
          </w:rPr>
          <w:t xml:space="preserve">on. Hi-C chromatin conformation capture data was generated by Phase Genomics. Hi-C </w:t>
        </w:r>
      </w:ins>
      <w:ins w:id="143" w:author="Shannon Erica Kendal Joslin" w:date="2023-10-13T09:11:00Z">
        <w:r w:rsidR="001702BA">
          <w:rPr>
            <w:rFonts w:asciiTheme="majorHAnsi" w:hAnsiTheme="majorHAnsi" w:cstheme="majorHAnsi"/>
            <w:sz w:val="24"/>
            <w:szCs w:val="24"/>
          </w:rPr>
          <w:t xml:space="preserve">data </w:t>
        </w:r>
      </w:ins>
      <w:ins w:id="144" w:author="Shannon Erica Kendal Joslin" w:date="2023-10-13T09:12:00Z">
        <w:r w:rsidR="001702BA">
          <w:rPr>
            <w:rFonts w:asciiTheme="majorHAnsi" w:hAnsiTheme="majorHAnsi" w:cstheme="majorHAnsi"/>
            <w:sz w:val="24"/>
            <w:szCs w:val="24"/>
          </w:rPr>
          <w:t>is useful as it measures the frequency in which two pie</w:t>
        </w:r>
      </w:ins>
      <w:ins w:id="145" w:author="Shannon Erica Kendal Joslin" w:date="2023-10-13T09:13:00Z">
        <w:r w:rsidR="001702BA">
          <w:rPr>
            <w:rFonts w:asciiTheme="majorHAnsi" w:hAnsiTheme="majorHAnsi" w:cstheme="majorHAnsi"/>
            <w:sz w:val="24"/>
            <w:szCs w:val="24"/>
          </w:rPr>
          <w:t>ces of DNA physically interact to derive information on their physical distance. Hi-C</w:t>
        </w:r>
      </w:ins>
      <w:ins w:id="146" w:author="Shannon Erica Kendal Joslin" w:date="2023-10-13T09:14:00Z">
        <w:r w:rsidR="001702BA">
          <w:rPr>
            <w:rFonts w:asciiTheme="majorHAnsi" w:hAnsiTheme="majorHAnsi" w:cstheme="majorHAnsi"/>
            <w:sz w:val="24"/>
            <w:szCs w:val="24"/>
          </w:rPr>
          <w:t xml:space="preserve"> technology uses formaldehyde to crosslink </w:t>
        </w:r>
      </w:ins>
      <w:ins w:id="147" w:author="Shannon Erica Kendal Joslin" w:date="2023-10-13T09:15:00Z">
        <w:r w:rsidR="001702BA">
          <w:rPr>
            <w:rFonts w:asciiTheme="majorHAnsi" w:hAnsiTheme="majorHAnsi" w:cstheme="majorHAnsi"/>
            <w:sz w:val="24"/>
            <w:szCs w:val="24"/>
          </w:rPr>
          <w:t xml:space="preserve">pieces of DNA physically interacting in a nucleus. Crosslinked DNA is </w:t>
        </w:r>
      </w:ins>
      <w:ins w:id="148" w:author="Shannon Erica Kendal Joslin" w:date="2023-10-13T09:20:00Z">
        <w:r w:rsidR="00E25BE4">
          <w:rPr>
            <w:rFonts w:asciiTheme="majorHAnsi" w:hAnsiTheme="majorHAnsi" w:cstheme="majorHAnsi"/>
            <w:sz w:val="24"/>
            <w:szCs w:val="24"/>
          </w:rPr>
          <w:t>fragmented</w:t>
        </w:r>
      </w:ins>
      <w:ins w:id="149" w:author="Shannon Erica Kendal Joslin" w:date="2023-10-13T09:15:00Z">
        <w:r w:rsidR="001702BA">
          <w:rPr>
            <w:rFonts w:asciiTheme="majorHAnsi" w:hAnsiTheme="majorHAnsi" w:cstheme="majorHAnsi"/>
            <w:sz w:val="24"/>
            <w:szCs w:val="24"/>
          </w:rPr>
          <w:t xml:space="preserve"> into</w:t>
        </w:r>
      </w:ins>
      <w:ins w:id="150" w:author="Shannon Erica Kendal Joslin" w:date="2023-10-13T09:16:00Z">
        <w:r w:rsidR="001702BA">
          <w:rPr>
            <w:rFonts w:asciiTheme="majorHAnsi" w:hAnsiTheme="majorHAnsi" w:cstheme="majorHAnsi"/>
            <w:sz w:val="24"/>
            <w:szCs w:val="24"/>
          </w:rPr>
          <w:t xml:space="preserve"> smaller segments</w:t>
        </w:r>
      </w:ins>
      <w:ins w:id="151" w:author="Shannon Erica Kendal Joslin" w:date="2023-10-13T09:19:00Z">
        <w:r w:rsidR="00E25BE4">
          <w:rPr>
            <w:rFonts w:asciiTheme="majorHAnsi" w:hAnsiTheme="majorHAnsi" w:cstheme="majorHAnsi"/>
            <w:sz w:val="24"/>
            <w:szCs w:val="24"/>
          </w:rPr>
          <w:t xml:space="preserve">, </w:t>
        </w:r>
      </w:ins>
      <w:ins w:id="152" w:author="Shannon Erica Kendal Joslin" w:date="2023-10-13T09:17:00Z">
        <w:r w:rsidR="00E25BE4">
          <w:rPr>
            <w:rFonts w:asciiTheme="majorHAnsi" w:hAnsiTheme="majorHAnsi" w:cstheme="majorHAnsi"/>
            <w:sz w:val="24"/>
            <w:szCs w:val="24"/>
          </w:rPr>
          <w:t xml:space="preserve">biotinylated bases </w:t>
        </w:r>
      </w:ins>
      <w:ins w:id="153" w:author="Shannon Erica Kendal Joslin" w:date="2023-10-13T09:20:00Z">
        <w:r w:rsidR="00E25BE4">
          <w:rPr>
            <w:rFonts w:asciiTheme="majorHAnsi" w:hAnsiTheme="majorHAnsi" w:cstheme="majorHAnsi"/>
            <w:sz w:val="24"/>
            <w:szCs w:val="24"/>
          </w:rPr>
          <w:t xml:space="preserve">are </w:t>
        </w:r>
      </w:ins>
      <w:ins w:id="154" w:author="Shannon Erica Kendal Joslin" w:date="2023-10-13T09:17:00Z">
        <w:r w:rsidR="00E25BE4">
          <w:rPr>
            <w:rFonts w:asciiTheme="majorHAnsi" w:hAnsiTheme="majorHAnsi" w:cstheme="majorHAnsi"/>
            <w:sz w:val="24"/>
            <w:szCs w:val="24"/>
          </w:rPr>
          <w:t>attached</w:t>
        </w:r>
      </w:ins>
      <w:ins w:id="155" w:author="Shannon Erica Kendal Joslin" w:date="2023-10-13T09:20:00Z">
        <w:r w:rsidR="00E25BE4">
          <w:rPr>
            <w:rFonts w:asciiTheme="majorHAnsi" w:hAnsiTheme="majorHAnsi" w:cstheme="majorHAnsi"/>
            <w:sz w:val="24"/>
            <w:szCs w:val="24"/>
          </w:rPr>
          <w:t xml:space="preserve"> </w:t>
        </w:r>
      </w:ins>
      <w:ins w:id="156" w:author="Shannon Erica Kendal Joslin" w:date="2023-10-13T09:24:00Z">
        <w:r w:rsidR="005E5B37">
          <w:rPr>
            <w:rFonts w:asciiTheme="majorHAnsi" w:hAnsiTheme="majorHAnsi" w:cstheme="majorHAnsi"/>
            <w:sz w:val="24"/>
            <w:szCs w:val="24"/>
          </w:rPr>
          <w:t xml:space="preserve">to 5’ overhands, </w:t>
        </w:r>
      </w:ins>
      <w:ins w:id="157" w:author="Shannon Erica Kendal Joslin" w:date="2023-10-13T09:21:00Z">
        <w:r w:rsidR="00E25BE4">
          <w:rPr>
            <w:rFonts w:asciiTheme="majorHAnsi" w:hAnsiTheme="majorHAnsi" w:cstheme="majorHAnsi"/>
            <w:sz w:val="24"/>
            <w:szCs w:val="24"/>
          </w:rPr>
          <w:t>the</w:t>
        </w:r>
      </w:ins>
      <w:ins w:id="158" w:author="Shannon Erica Kendal Joslin" w:date="2023-10-13T09:23:00Z">
        <w:r w:rsidR="005E5B37">
          <w:rPr>
            <w:rFonts w:asciiTheme="majorHAnsi" w:hAnsiTheme="majorHAnsi" w:cstheme="majorHAnsi"/>
            <w:sz w:val="24"/>
            <w:szCs w:val="24"/>
          </w:rPr>
          <w:t xml:space="preserve"> ends of</w:t>
        </w:r>
      </w:ins>
      <w:ins w:id="159" w:author="Shannon Erica Kendal Joslin" w:date="2023-10-13T09:21:00Z">
        <w:r w:rsidR="00E25BE4">
          <w:rPr>
            <w:rFonts w:asciiTheme="majorHAnsi" w:hAnsiTheme="majorHAnsi" w:cstheme="majorHAnsi"/>
            <w:sz w:val="24"/>
            <w:szCs w:val="24"/>
          </w:rPr>
          <w:t xml:space="preserve"> opposite strands are ligated to </w:t>
        </w:r>
      </w:ins>
      <w:ins w:id="160" w:author="Shannon Erica Kendal Joslin" w:date="2023-10-13T09:25:00Z">
        <w:r w:rsidR="005E5B37">
          <w:rPr>
            <w:rFonts w:asciiTheme="majorHAnsi" w:hAnsiTheme="majorHAnsi" w:cstheme="majorHAnsi"/>
            <w:sz w:val="24"/>
            <w:szCs w:val="24"/>
          </w:rPr>
          <w:t>one another,</w:t>
        </w:r>
      </w:ins>
      <w:ins w:id="161" w:author="Shannon Erica Kendal Joslin" w:date="2023-10-13T09:22:00Z">
        <w:r w:rsidR="005E5B37">
          <w:rPr>
            <w:rFonts w:asciiTheme="majorHAnsi" w:hAnsiTheme="majorHAnsi" w:cstheme="majorHAnsi"/>
            <w:sz w:val="24"/>
            <w:szCs w:val="24"/>
          </w:rPr>
          <w:t xml:space="preserve"> and cro</w:t>
        </w:r>
      </w:ins>
      <w:ins w:id="162" w:author="Shannon Erica Kendal Joslin" w:date="2023-10-13T09:23:00Z">
        <w:r w:rsidR="005E5B37">
          <w:rPr>
            <w:rFonts w:asciiTheme="majorHAnsi" w:hAnsiTheme="majorHAnsi" w:cstheme="majorHAnsi"/>
            <w:sz w:val="24"/>
            <w:szCs w:val="24"/>
          </w:rPr>
          <w:t>sslinking is reversed to</w:t>
        </w:r>
      </w:ins>
      <w:ins w:id="163" w:author="Shannon Erica Kendal Joslin" w:date="2023-10-13T09:21:00Z">
        <w:r w:rsidR="00E25BE4">
          <w:rPr>
            <w:rFonts w:asciiTheme="majorHAnsi" w:hAnsiTheme="majorHAnsi" w:cstheme="majorHAnsi"/>
            <w:sz w:val="24"/>
            <w:szCs w:val="24"/>
          </w:rPr>
          <w:t xml:space="preserve"> creat</w:t>
        </w:r>
      </w:ins>
      <w:ins w:id="164" w:author="Shannon Erica Kendal Joslin" w:date="2023-10-13T09:23:00Z">
        <w:r w:rsidR="005E5B37">
          <w:rPr>
            <w:rFonts w:asciiTheme="majorHAnsi" w:hAnsiTheme="majorHAnsi" w:cstheme="majorHAnsi"/>
            <w:sz w:val="24"/>
            <w:szCs w:val="24"/>
          </w:rPr>
          <w:t>e</w:t>
        </w:r>
      </w:ins>
      <w:ins w:id="165" w:author="Shannon Erica Kendal Joslin" w:date="2023-10-13T09:21:00Z">
        <w:r w:rsidR="00E25BE4">
          <w:rPr>
            <w:rFonts w:asciiTheme="majorHAnsi" w:hAnsiTheme="majorHAnsi" w:cstheme="majorHAnsi"/>
            <w:sz w:val="24"/>
            <w:szCs w:val="24"/>
          </w:rPr>
          <w:t xml:space="preserve"> a circular s</w:t>
        </w:r>
      </w:ins>
      <w:ins w:id="166" w:author="Shannon Erica Kendal Joslin" w:date="2023-10-13T09:24:00Z">
        <w:r w:rsidR="005E5B37">
          <w:rPr>
            <w:rFonts w:asciiTheme="majorHAnsi" w:hAnsiTheme="majorHAnsi" w:cstheme="majorHAnsi"/>
            <w:sz w:val="24"/>
            <w:szCs w:val="24"/>
          </w:rPr>
          <w:t>egment of DNA</w:t>
        </w:r>
      </w:ins>
      <w:ins w:id="167" w:author="Shannon Erica Kendal Joslin" w:date="2023-10-13T09:21:00Z">
        <w:r w:rsidR="00E25BE4">
          <w:rPr>
            <w:rFonts w:asciiTheme="majorHAnsi" w:hAnsiTheme="majorHAnsi" w:cstheme="majorHAnsi"/>
            <w:sz w:val="24"/>
            <w:szCs w:val="24"/>
          </w:rPr>
          <w:t>.</w:t>
        </w:r>
      </w:ins>
      <w:ins w:id="168" w:author="Shannon Erica Kendal Joslin" w:date="2023-10-13T09:24:00Z">
        <w:r w:rsidR="005E5B37">
          <w:rPr>
            <w:rFonts w:asciiTheme="majorHAnsi" w:hAnsiTheme="majorHAnsi" w:cstheme="majorHAnsi"/>
            <w:sz w:val="24"/>
            <w:szCs w:val="24"/>
          </w:rPr>
          <w:t xml:space="preserve"> </w:t>
        </w:r>
      </w:ins>
      <w:ins w:id="169" w:author="Shannon Erica Kendal Joslin" w:date="2023-10-13T09:25:00Z">
        <w:r w:rsidR="005E5B37">
          <w:rPr>
            <w:rFonts w:asciiTheme="majorHAnsi" w:hAnsiTheme="majorHAnsi" w:cstheme="majorHAnsi"/>
            <w:sz w:val="24"/>
            <w:szCs w:val="24"/>
          </w:rPr>
          <w:t>DNA is then fragm</w:t>
        </w:r>
      </w:ins>
      <w:ins w:id="170" w:author="Shannon Erica Kendal Joslin" w:date="2023-10-13T09:26:00Z">
        <w:r w:rsidR="005E5B37">
          <w:rPr>
            <w:rFonts w:asciiTheme="majorHAnsi" w:hAnsiTheme="majorHAnsi" w:cstheme="majorHAnsi"/>
            <w:sz w:val="24"/>
            <w:szCs w:val="24"/>
          </w:rPr>
          <w:t xml:space="preserve">ented and biotinylated DNA, which </w:t>
        </w:r>
        <w:r w:rsidR="005E5B37">
          <w:rPr>
            <w:rFonts w:asciiTheme="majorHAnsi" w:hAnsiTheme="majorHAnsi" w:cstheme="majorHAnsi"/>
            <w:sz w:val="24"/>
            <w:szCs w:val="24"/>
          </w:rPr>
          <w:lastRenderedPageBreak/>
          <w:t>contains sequence data from physically interacting DNA is pulled down for</w:t>
        </w:r>
      </w:ins>
      <w:ins w:id="171" w:author="Shannon Erica Kendal Joslin" w:date="2023-10-13T09:27:00Z">
        <w:r w:rsidR="005E5B37">
          <w:rPr>
            <w:rFonts w:asciiTheme="majorHAnsi" w:hAnsiTheme="majorHAnsi" w:cstheme="majorHAnsi"/>
            <w:sz w:val="24"/>
            <w:szCs w:val="24"/>
          </w:rPr>
          <w:t xml:space="preserve"> highly </w:t>
        </w:r>
      </w:ins>
      <w:ins w:id="172" w:author="Shannon Erica Kendal Joslin" w:date="2023-10-13T09:28:00Z">
        <w:r w:rsidR="00370ABE">
          <w:rPr>
            <w:rFonts w:asciiTheme="majorHAnsi" w:hAnsiTheme="majorHAnsi" w:cstheme="majorHAnsi"/>
            <w:sz w:val="24"/>
            <w:szCs w:val="24"/>
          </w:rPr>
          <w:t>accurate</w:t>
        </w:r>
      </w:ins>
      <w:ins w:id="173" w:author="Shannon Erica Kendal Joslin" w:date="2023-10-13T09:26:00Z">
        <w:r w:rsidR="005E5B37">
          <w:rPr>
            <w:rFonts w:asciiTheme="majorHAnsi" w:hAnsiTheme="majorHAnsi" w:cstheme="majorHAnsi"/>
            <w:sz w:val="24"/>
            <w:szCs w:val="24"/>
          </w:rPr>
          <w:t xml:space="preserve"> paired-end </w:t>
        </w:r>
      </w:ins>
      <w:ins w:id="174" w:author="Shannon Erica Kendal Joslin" w:date="2023-10-13T09:29:00Z">
        <w:r w:rsidR="00EE27A7">
          <w:rPr>
            <w:rFonts w:asciiTheme="majorHAnsi" w:hAnsiTheme="majorHAnsi" w:cstheme="majorHAnsi"/>
            <w:sz w:val="24"/>
            <w:szCs w:val="24"/>
          </w:rPr>
          <w:t>I</w:t>
        </w:r>
      </w:ins>
      <w:ins w:id="175" w:author="Shannon Erica Kendal Joslin" w:date="2023-10-13T09:27:00Z">
        <w:r w:rsidR="005E5B37">
          <w:rPr>
            <w:rFonts w:asciiTheme="majorHAnsi" w:hAnsiTheme="majorHAnsi" w:cstheme="majorHAnsi"/>
            <w:sz w:val="24"/>
            <w:szCs w:val="24"/>
          </w:rPr>
          <w:t>llumina</w:t>
        </w:r>
      </w:ins>
      <w:ins w:id="176" w:author="Shannon Erica Kendal Joslin" w:date="2023-10-13T09:26:00Z">
        <w:r w:rsidR="005E5B37">
          <w:rPr>
            <w:rFonts w:asciiTheme="majorHAnsi" w:hAnsiTheme="majorHAnsi" w:cstheme="majorHAnsi"/>
            <w:sz w:val="24"/>
            <w:szCs w:val="24"/>
          </w:rPr>
          <w:t xml:space="preserve"> sequencing.</w:t>
        </w:r>
      </w:ins>
      <w:ins w:id="177" w:author="Shannon Erica Kendal Joslin" w:date="2023-10-13T09:27:00Z">
        <w:r w:rsidR="005E5B37">
          <w:rPr>
            <w:rFonts w:asciiTheme="majorHAnsi" w:hAnsiTheme="majorHAnsi" w:cstheme="majorHAnsi"/>
            <w:sz w:val="24"/>
            <w:szCs w:val="24"/>
          </w:rPr>
          <w:t xml:space="preserve"> Thus, Hi-C data gives long-range assembly information and is </w:t>
        </w:r>
      </w:ins>
      <w:ins w:id="178" w:author="Shannon Erica Kendal Joslin" w:date="2023-10-13T09:28:00Z">
        <w:r w:rsidR="008B5535">
          <w:rPr>
            <w:rFonts w:asciiTheme="majorHAnsi" w:hAnsiTheme="majorHAnsi" w:cstheme="majorHAnsi"/>
            <w:sz w:val="24"/>
            <w:szCs w:val="24"/>
          </w:rPr>
          <w:t>often a highly useful step for</w:t>
        </w:r>
      </w:ins>
      <w:ins w:id="179" w:author="Shannon Erica Kendal Joslin" w:date="2023-10-13T09:27:00Z">
        <w:r w:rsidR="008B5535">
          <w:rPr>
            <w:rFonts w:asciiTheme="majorHAnsi" w:hAnsiTheme="majorHAnsi" w:cstheme="majorHAnsi"/>
            <w:sz w:val="24"/>
            <w:szCs w:val="24"/>
          </w:rPr>
          <w:t xml:space="preserve"> scaffolding </w:t>
        </w:r>
      </w:ins>
      <w:ins w:id="180" w:author="Shannon Erica Kendal Joslin" w:date="2023-10-13T09:28:00Z">
        <w:r w:rsidR="008B5535">
          <w:rPr>
            <w:rFonts w:asciiTheme="majorHAnsi" w:hAnsiTheme="majorHAnsi" w:cstheme="majorHAnsi"/>
            <w:sz w:val="24"/>
            <w:szCs w:val="24"/>
          </w:rPr>
          <w:t>linked and long read assemblies into chromosomes.</w:t>
        </w:r>
      </w:ins>
    </w:p>
    <w:p w14:paraId="46B4CADC" w14:textId="1B3E10B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del w:id="181" w:author="Shannon Erica Kendal Joslin" w:date="2023-09-16T11:20:00Z">
        <w:r w:rsidDel="0081083C">
          <w:rPr>
            <w:rFonts w:asciiTheme="majorHAnsi" w:hAnsiTheme="majorHAnsi" w:cstheme="majorHAnsi"/>
            <w:sz w:val="24"/>
            <w:szCs w:val="24"/>
          </w:rPr>
          <w:delText xml:space="preserve">Within </w:delText>
        </w:r>
      </w:del>
      <w:ins w:id="182" w:author="Shannon Erica Kendal Joslin" w:date="2023-09-16T11:20:00Z">
        <w:r w:rsidR="0081083C">
          <w:rPr>
            <w:rFonts w:asciiTheme="majorHAnsi" w:hAnsiTheme="majorHAnsi" w:cstheme="majorHAnsi"/>
            <w:sz w:val="24"/>
            <w:szCs w:val="24"/>
          </w:rPr>
          <w:t xml:space="preserve">Narrowing focus to </w:t>
        </w:r>
      </w:ins>
      <w:r>
        <w:rPr>
          <w:rFonts w:asciiTheme="majorHAnsi" w:hAnsiTheme="majorHAnsi" w:cstheme="majorHAnsi"/>
          <w:sz w:val="24"/>
          <w:szCs w:val="24"/>
        </w:rPr>
        <w:t xml:space="preserve">the </w:t>
      </w:r>
      <w:r w:rsidRPr="002B09C4">
        <w:rPr>
          <w:rFonts w:asciiTheme="majorHAnsi" w:hAnsiTheme="majorHAnsi" w:cstheme="majorHAnsi"/>
          <w:sz w:val="24"/>
          <w:szCs w:val="24"/>
        </w:rPr>
        <w:t>Osmeridae</w:t>
      </w:r>
      <w:r>
        <w:rPr>
          <w:rFonts w:asciiTheme="majorHAnsi" w:hAnsiTheme="majorHAnsi" w:cstheme="majorHAnsi"/>
          <w:sz w:val="24"/>
          <w:szCs w:val="24"/>
        </w:rPr>
        <w:t xml:space="preserve"> family, </w:t>
      </w:r>
      <w:del w:id="183" w:author="Shannon Erica Kendal Joslin" w:date="2023-09-16T11:22:00Z">
        <w:r w:rsidDel="00731F54">
          <w:rPr>
            <w:rFonts w:asciiTheme="majorHAnsi" w:hAnsiTheme="majorHAnsi" w:cstheme="majorHAnsi"/>
            <w:sz w:val="24"/>
            <w:szCs w:val="24"/>
          </w:rPr>
          <w:delText xml:space="preserve">it </w:delText>
        </w:r>
      </w:del>
      <w:ins w:id="184" w:author="Shannon Erica Kendal Joslin" w:date="2023-09-16T11:22:00Z">
        <w:r w:rsidR="00731F54">
          <w:rPr>
            <w:rFonts w:asciiTheme="majorHAnsi" w:hAnsiTheme="majorHAnsi" w:cstheme="majorHAnsi"/>
            <w:sz w:val="24"/>
            <w:szCs w:val="24"/>
          </w:rPr>
          <w:t xml:space="preserve">the delta smelt reference genome </w:t>
        </w:r>
      </w:ins>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del w:id="185" w:author="Shannon Erica Kendal Joslin" w:date="2023-09-16T11:22:00Z">
        <w:r w:rsidDel="00731F54">
          <w:rPr>
            <w:rFonts w:asciiTheme="majorHAnsi" w:hAnsiTheme="majorHAnsi" w:cstheme="majorHAnsi"/>
            <w:sz w:val="24"/>
            <w:szCs w:val="24"/>
          </w:rPr>
          <w:delText>reference genome</w:delText>
        </w:r>
      </w:del>
      <w:ins w:id="186" w:author="Shannon Erica Kendal Joslin" w:date="2023-09-16T11:22:00Z">
        <w:r w:rsidR="00731F54">
          <w:rPr>
            <w:rFonts w:asciiTheme="majorHAnsi" w:hAnsiTheme="majorHAnsi" w:cstheme="majorHAnsi"/>
            <w:sz w:val="24"/>
            <w:szCs w:val="24"/>
          </w:rPr>
          <w:t>tool for genetic studies in</w:t>
        </w:r>
      </w:ins>
      <w:r>
        <w:rPr>
          <w:rFonts w:asciiTheme="majorHAnsi" w:hAnsiTheme="majorHAnsi" w:cstheme="majorHAnsi"/>
          <w:sz w:val="24"/>
          <w:szCs w:val="24"/>
        </w:rPr>
        <w:t xml:space="preserve"> </w:t>
      </w:r>
      <w:del w:id="187" w:author="Shannon Erica Kendal Joslin" w:date="2023-09-16T11:22:00Z">
        <w:r w:rsidDel="00731F54">
          <w:rPr>
            <w:rFonts w:asciiTheme="majorHAnsi" w:hAnsiTheme="majorHAnsi" w:cstheme="majorHAnsi"/>
            <w:sz w:val="24"/>
            <w:szCs w:val="24"/>
          </w:rPr>
          <w:delText xml:space="preserve">for </w:delText>
        </w:r>
      </w:del>
      <w:r>
        <w:rPr>
          <w:rFonts w:asciiTheme="majorHAnsi" w:hAnsiTheme="majorHAnsi" w:cstheme="majorHAnsi"/>
          <w:sz w:val="24"/>
          <w:szCs w:val="24"/>
        </w:rPr>
        <w:t>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del w:id="188" w:author="Shannon Erica Kendal Joslin" w:date="2023-09-16T11:22:00Z">
        <w:r w:rsidDel="00731F54">
          <w:rPr>
            <w:rFonts w:asciiTheme="majorHAnsi" w:hAnsiTheme="majorHAnsi" w:cstheme="majorHAnsi"/>
            <w:sz w:val="24"/>
            <w:szCs w:val="24"/>
          </w:rPr>
          <w:delText>And finally</w:delText>
        </w:r>
      </w:del>
      <w:ins w:id="189" w:author="Shannon Erica Kendal Joslin" w:date="2023-09-16T11:22:00Z">
        <w:r w:rsidR="00731F54">
          <w:rPr>
            <w:rFonts w:asciiTheme="majorHAnsi" w:hAnsiTheme="majorHAnsi" w:cstheme="majorHAnsi"/>
            <w:sz w:val="24"/>
            <w:szCs w:val="24"/>
          </w:rPr>
          <w:t>Finally</w:t>
        </w:r>
      </w:ins>
      <w:ins w:id="190" w:author="Shannon Erica Kendal Joslin" w:date="2023-09-16T11:23:00Z">
        <w:r w:rsidR="00731F54">
          <w:rPr>
            <w:rFonts w:asciiTheme="majorHAnsi" w:hAnsiTheme="majorHAnsi" w:cstheme="majorHAnsi"/>
            <w:sz w:val="24"/>
            <w:szCs w:val="24"/>
          </w:rPr>
          <w:t>,</w:t>
        </w:r>
      </w:ins>
      <w:r>
        <w:rPr>
          <w:rFonts w:asciiTheme="majorHAnsi" w:hAnsiTheme="majorHAnsi" w:cstheme="majorHAnsi"/>
          <w:sz w:val="24"/>
          <w:szCs w:val="24"/>
        </w:rPr>
        <w:t xml:space="preserve"> the delta smelt reference genome can be used </w:t>
      </w:r>
      <w:ins w:id="191" w:author="Shannon Erica Kendal Joslin" w:date="2023-09-16T11:23:00Z">
        <w:r w:rsidR="00731F54">
          <w:rPr>
            <w:rFonts w:asciiTheme="majorHAnsi" w:hAnsiTheme="majorHAnsi" w:cstheme="majorHAnsi"/>
            <w:sz w:val="24"/>
            <w:szCs w:val="24"/>
          </w:rPr>
          <w:t xml:space="preserve">within the species </w:t>
        </w:r>
      </w:ins>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192" w:name="_Toc144802729"/>
      <w:r>
        <w:rPr>
          <w:rFonts w:asciiTheme="majorHAnsi" w:hAnsiTheme="majorHAnsi" w:cstheme="majorHAnsi"/>
        </w:rPr>
        <w:t>Lactase Persistence and Disease</w:t>
      </w:r>
      <w:bookmarkEnd w:id="192"/>
    </w:p>
    <w:p w14:paraId="26ABED20" w14:textId="4A3C416E"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193"/>
      <w:commentRangeStart w:id="194"/>
      <w:r w:rsidRPr="007A13CF">
        <w:rPr>
          <w:rFonts w:asciiTheme="majorHAnsi" w:hAnsiTheme="majorHAnsi" w:cstheme="majorHAnsi"/>
          <w:sz w:val="24"/>
          <w:szCs w:val="24"/>
          <w:lang w:val="en"/>
        </w:rPr>
        <w:t>LCT</w:t>
      </w:r>
      <w:commentRangeEnd w:id="193"/>
      <w:r w:rsidR="003846EB">
        <w:rPr>
          <w:rStyle w:val="CommentReference"/>
        </w:rPr>
        <w:commentReference w:id="193"/>
      </w:r>
      <w:commentRangeEnd w:id="194"/>
      <w:r w:rsidR="00731F54">
        <w:rPr>
          <w:rStyle w:val="CommentReference"/>
        </w:rPr>
        <w:commentReference w:id="194"/>
      </w:r>
      <w:r w:rsidRPr="007A13CF">
        <w:rPr>
          <w:rFonts w:asciiTheme="majorHAnsi" w:hAnsiTheme="majorHAnsi" w:cstheme="majorHAnsi"/>
          <w:sz w:val="24"/>
          <w:szCs w:val="24"/>
          <w:lang w:val="en"/>
        </w:rPr>
        <w:t xml:space="preserve"> gene, allows for the breakdown of lactose in infant mammals. Various human populations continue to express LCT post</w:t>
      </w:r>
      <w:ins w:id="195" w:author="Andrea Schreier" w:date="2023-10-20T10:11:00Z">
        <w:r w:rsidR="00C45B58">
          <w:rPr>
            <w:rFonts w:asciiTheme="majorHAnsi" w:hAnsiTheme="majorHAnsi" w:cstheme="majorHAnsi"/>
            <w:sz w:val="24"/>
            <w:szCs w:val="24"/>
            <w:lang w:val="en"/>
          </w:rPr>
          <w:t>-</w:t>
        </w:r>
      </w:ins>
      <w:del w:id="196" w:author="Andrea Schreier" w:date="2023-10-20T10:11:00Z">
        <w:r w:rsidRPr="007A13CF" w:rsidDel="00C45B58">
          <w:rPr>
            <w:rFonts w:asciiTheme="majorHAnsi" w:hAnsiTheme="majorHAnsi" w:cstheme="majorHAnsi"/>
            <w:sz w:val="24"/>
            <w:szCs w:val="24"/>
            <w:lang w:val="en"/>
          </w:rPr>
          <w:delText xml:space="preserve"> </w:delText>
        </w:r>
      </w:del>
      <w:r w:rsidRPr="007A13CF">
        <w:rPr>
          <w:rFonts w:asciiTheme="majorHAnsi" w:hAnsiTheme="majorHAnsi" w:cstheme="majorHAnsi"/>
          <w:sz w:val="24"/>
          <w:szCs w:val="24"/>
          <w:lang w:val="en"/>
        </w:rPr>
        <w:t xml:space="preserve">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commentRangeStart w:id="197"/>
      <w:del w:id="198" w:author="Shannon Erica Kendal Joslin" w:date="2023-09-16T11:33:00Z">
        <w:r w:rsidRPr="007A13CF" w:rsidDel="002B09C4">
          <w:rPr>
            <w:rFonts w:asciiTheme="majorHAnsi" w:hAnsiTheme="majorHAnsi" w:cstheme="majorHAnsi"/>
            <w:sz w:val="24"/>
            <w:szCs w:val="24"/>
            <w:lang w:val="en"/>
          </w:rPr>
          <w:delText>Therefore, the objective this study was to determine the size of the LP haplotype block and its impact on disease risk in humans with and without the LP allele.</w:delText>
        </w:r>
        <w:commentRangeEnd w:id="197"/>
        <w:r w:rsidR="003846EB" w:rsidDel="002B09C4">
          <w:rPr>
            <w:rStyle w:val="CommentReference"/>
          </w:rPr>
          <w:commentReference w:id="197"/>
        </w:r>
      </w:del>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99" w:name="_Toc113123182"/>
      <w:bookmarkStart w:id="200"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99"/>
      <w:bookmarkEnd w:id="200"/>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201"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202" w:name="_Toc144802731"/>
      <w:r w:rsidRPr="00FD21E9">
        <w:rPr>
          <w:rFonts w:asciiTheme="majorHAnsi" w:hAnsiTheme="majorHAnsi" w:cstheme="majorHAnsi"/>
          <w:szCs w:val="24"/>
        </w:rPr>
        <w:t>Introduction</w:t>
      </w:r>
      <w:bookmarkEnd w:id="201"/>
      <w:bookmarkEnd w:id="202"/>
    </w:p>
    <w:p w14:paraId="0EE34836" w14:textId="065DA07C"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r w:rsidRPr="002B09C4">
        <w:rPr>
          <w:rFonts w:asciiTheme="majorHAnsi" w:hAnsiTheme="majorHAnsi" w:cstheme="majorHAnsi"/>
          <w:color w:val="00000A"/>
          <w:sz w:val="24"/>
          <w:szCs w:val="24"/>
          <w:lang w:val="en"/>
        </w:rPr>
        <w:t>Osmeridae</w:t>
      </w:r>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w:t>
      </w:r>
      <w:ins w:id="203" w:author="Andrea Schreier" w:date="2023-10-20T10:18:00Z">
        <w:r w:rsidR="009261E6" w:rsidRPr="00F42C03">
          <w:rPr>
            <w:rFonts w:asciiTheme="majorHAnsi" w:hAnsiTheme="majorHAnsi" w:cstheme="majorHAnsi"/>
            <w:color w:val="00000A"/>
            <w:sz w:val="24"/>
            <w:szCs w:val="24"/>
            <w:lang w:val="en"/>
          </w:rPr>
          <w:t xml:space="preserve">Delta smelt are part of the Osmeridae family which represents an abundant food source for human consumption in Japan, Europe, and North America, and </w:t>
        </w:r>
        <w:r w:rsidR="009261E6">
          <w:rPr>
            <w:rFonts w:asciiTheme="majorHAnsi" w:hAnsiTheme="majorHAnsi" w:cstheme="majorHAnsi"/>
            <w:color w:val="00000A"/>
            <w:sz w:val="24"/>
            <w:szCs w:val="24"/>
            <w:lang w:val="en"/>
          </w:rPr>
          <w:t>has</w:t>
        </w:r>
        <w:r w:rsidR="009261E6" w:rsidRPr="00F42C03">
          <w:rPr>
            <w:rFonts w:asciiTheme="majorHAnsi" w:hAnsiTheme="majorHAnsi" w:cstheme="majorHAnsi"/>
            <w:color w:val="00000A"/>
            <w:sz w:val="24"/>
            <w:szCs w:val="24"/>
            <w:lang w:val="en"/>
          </w:rPr>
          <w:t xml:space="preserve"> experienced declining populations worldwide </w:t>
        </w:r>
        <w:r w:rsidR="009261E6" w:rsidRPr="00F42C03">
          <w:rPr>
            <w:rFonts w:asciiTheme="majorHAnsi" w:hAnsiTheme="majorHAnsi" w:cstheme="majorHAnsi"/>
            <w:color w:val="00000A"/>
            <w:sz w:val="24"/>
            <w:szCs w:val="24"/>
            <w:lang w:val="en"/>
          </w:rPr>
          <w:fldChar w:fldCharType="begin" w:fldLock="1"/>
        </w:r>
        <w:r w:rsidR="009261E6">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009261E6" w:rsidRPr="00F42C03">
          <w:rPr>
            <w:rFonts w:asciiTheme="majorHAnsi" w:hAnsiTheme="majorHAnsi" w:cstheme="majorHAnsi"/>
            <w:color w:val="00000A"/>
            <w:sz w:val="24"/>
            <w:szCs w:val="24"/>
            <w:lang w:val="en"/>
          </w:rPr>
          <w:fldChar w:fldCharType="separate"/>
        </w:r>
        <w:r w:rsidR="009261E6" w:rsidRPr="00F42C03">
          <w:rPr>
            <w:rFonts w:asciiTheme="majorHAnsi" w:hAnsiTheme="majorHAnsi" w:cstheme="majorHAnsi"/>
            <w:color w:val="00000A"/>
            <w:sz w:val="24"/>
            <w:szCs w:val="24"/>
          </w:rPr>
          <w:t>(McAllister, 1963; Moyle, Peter B., Brown, Larry R., Durand, John R., Hobbs, 2016; Rosenfield &amp; Baxter, 2007)</w:t>
        </w:r>
        <w:r w:rsidR="009261E6" w:rsidRPr="00F42C03">
          <w:rPr>
            <w:rFonts w:asciiTheme="majorHAnsi" w:hAnsiTheme="majorHAnsi" w:cstheme="majorHAnsi"/>
            <w:color w:val="00000A"/>
            <w:sz w:val="24"/>
            <w:szCs w:val="24"/>
          </w:rPr>
          <w:fldChar w:fldCharType="end"/>
        </w:r>
        <w:r w:rsidR="009261E6" w:rsidRPr="00F42C03">
          <w:rPr>
            <w:rFonts w:asciiTheme="majorHAnsi" w:hAnsiTheme="majorHAnsi" w:cstheme="majorHAnsi"/>
            <w:color w:val="00000A"/>
            <w:sz w:val="24"/>
            <w:szCs w:val="24"/>
          </w:rPr>
          <w:t>.</w:t>
        </w:r>
        <w:r w:rsidR="009261E6" w:rsidRPr="00F42C03">
          <w:rPr>
            <w:rFonts w:asciiTheme="majorHAnsi" w:hAnsiTheme="majorHAnsi" w:cstheme="majorHAnsi"/>
            <w:color w:val="00000A"/>
            <w:sz w:val="24"/>
            <w:szCs w:val="24"/>
            <w:lang w:val="en"/>
          </w:rPr>
          <w:t xml:space="preserve"> </w:t>
        </w:r>
      </w:ins>
      <w:r>
        <w:rPr>
          <w:rFonts w:asciiTheme="majorHAnsi" w:hAnsiTheme="majorHAnsi" w:cstheme="majorHAnsi"/>
          <w:color w:val="00000A"/>
          <w:sz w:val="24"/>
          <w:szCs w:val="24"/>
          <w:lang w:val="en"/>
        </w:rPr>
        <w:t xml:space="preserve">Historically thought to be solely semi-anadromou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recent otolith analyses have shown th</w:t>
      </w:r>
      <w:ins w:id="204" w:author="Andrea Schreier" w:date="2023-10-20T10:19:00Z">
        <w:r w:rsidR="009261E6">
          <w:rPr>
            <w:rFonts w:asciiTheme="majorHAnsi" w:hAnsiTheme="majorHAnsi" w:cstheme="majorHAnsi"/>
            <w:color w:val="00000A"/>
            <w:sz w:val="24"/>
            <w:szCs w:val="24"/>
            <w:lang w:val="en"/>
          </w:rPr>
          <w:t>at</w:t>
        </w:r>
      </w:ins>
      <w:del w:id="205" w:author="Andrea Schreier" w:date="2023-10-20T10:19:00Z">
        <w:r w:rsidDel="009261E6">
          <w:rPr>
            <w:rFonts w:asciiTheme="majorHAnsi" w:hAnsiTheme="majorHAnsi" w:cstheme="majorHAnsi"/>
            <w:color w:val="00000A"/>
            <w:sz w:val="24"/>
            <w:szCs w:val="24"/>
            <w:lang w:val="en"/>
          </w:rPr>
          <w:delText>e</w:delText>
        </w:r>
      </w:del>
      <w:r>
        <w:rPr>
          <w:rFonts w:asciiTheme="majorHAnsi" w:hAnsiTheme="majorHAnsi" w:cstheme="majorHAnsi"/>
          <w:color w:val="00000A"/>
          <w:sz w:val="24"/>
          <w:szCs w:val="24"/>
          <w:lang w:val="en"/>
        </w:rPr>
        <w:t xml:space="preserve"> </w:t>
      </w:r>
      <w:ins w:id="206" w:author="Andrea Schreier" w:date="2023-10-20T10:19:00Z">
        <w:r w:rsidR="009261E6">
          <w:rPr>
            <w:rFonts w:asciiTheme="majorHAnsi" w:hAnsiTheme="majorHAnsi" w:cstheme="majorHAnsi"/>
            <w:color w:val="00000A"/>
            <w:sz w:val="24"/>
            <w:szCs w:val="24"/>
            <w:lang w:val="en"/>
          </w:rPr>
          <w:t>delta smelt</w:t>
        </w:r>
      </w:ins>
      <w:del w:id="207" w:author="Andrea Schreier" w:date="2023-10-20T10:19:00Z">
        <w:r w:rsidDel="009261E6">
          <w:rPr>
            <w:rFonts w:asciiTheme="majorHAnsi" w:hAnsiTheme="majorHAnsi" w:cstheme="majorHAnsi"/>
            <w:color w:val="00000A"/>
            <w:sz w:val="24"/>
            <w:szCs w:val="24"/>
            <w:lang w:val="en"/>
          </w:rPr>
          <w:delText>species</w:delText>
        </w:r>
      </w:del>
      <w:r>
        <w:rPr>
          <w:rFonts w:asciiTheme="majorHAnsi" w:hAnsiTheme="majorHAnsi" w:cstheme="majorHAnsi"/>
          <w:color w:val="00000A"/>
          <w:sz w:val="24"/>
          <w:szCs w:val="24"/>
          <w:lang w:val="en"/>
        </w:rPr>
        <w:t xml:space="preserve"> exhibit</w:t>
      </w:r>
      <w:del w:id="208" w:author="Andrea Schreier" w:date="2023-10-20T10:19:00Z">
        <w:r w:rsidDel="009261E6">
          <w:rPr>
            <w:rFonts w:asciiTheme="majorHAnsi" w:hAnsiTheme="majorHAnsi" w:cstheme="majorHAnsi"/>
            <w:color w:val="00000A"/>
            <w:sz w:val="24"/>
            <w:szCs w:val="24"/>
            <w:lang w:val="en"/>
          </w:rPr>
          <w:delText>s</w:delText>
        </w:r>
      </w:del>
      <w:r>
        <w:rPr>
          <w:rFonts w:asciiTheme="majorHAnsi" w:hAnsiTheme="majorHAnsi" w:cstheme="majorHAnsi"/>
          <w:color w:val="00000A"/>
          <w:sz w:val="24"/>
          <w:szCs w:val="24"/>
          <w:lang w:val="en"/>
        </w:rPr>
        <w:t xml:space="preserve"> </w:t>
      </w:r>
      <w:del w:id="209" w:author="Andrea Schreier" w:date="2023-10-20T10:17:00Z">
        <w:r w:rsidDel="009261E6">
          <w:rPr>
            <w:rFonts w:asciiTheme="majorHAnsi" w:hAnsiTheme="majorHAnsi" w:cstheme="majorHAnsi"/>
            <w:color w:val="00000A"/>
            <w:sz w:val="24"/>
            <w:szCs w:val="24"/>
            <w:lang w:val="en"/>
          </w:rPr>
          <w:delText xml:space="preserve">complex </w:delText>
        </w:r>
      </w:del>
      <w:ins w:id="210" w:author="Andrea Schreier" w:date="2023-10-20T10:17:00Z">
        <w:r w:rsidR="009261E6">
          <w:rPr>
            <w:rFonts w:asciiTheme="majorHAnsi" w:hAnsiTheme="majorHAnsi" w:cstheme="majorHAnsi"/>
            <w:color w:val="00000A"/>
            <w:sz w:val="24"/>
            <w:szCs w:val="24"/>
            <w:lang w:val="en"/>
          </w:rPr>
          <w:t>three</w:t>
        </w:r>
        <w:r w:rsidR="009261E6">
          <w:rPr>
            <w:rFonts w:asciiTheme="majorHAnsi" w:hAnsiTheme="majorHAnsi" w:cstheme="majorHAnsi"/>
            <w:color w:val="00000A"/>
            <w:sz w:val="24"/>
            <w:szCs w:val="24"/>
            <w:lang w:val="en"/>
          </w:rPr>
          <w:t xml:space="preserve"> </w:t>
        </w:r>
      </w:ins>
      <w:r>
        <w:rPr>
          <w:rFonts w:asciiTheme="majorHAnsi" w:hAnsiTheme="majorHAnsi" w:cstheme="majorHAnsi"/>
          <w:color w:val="00000A"/>
          <w:sz w:val="24"/>
          <w:szCs w:val="24"/>
          <w:lang w:val="en"/>
        </w:rPr>
        <w:t>migratory phenotypes</w:t>
      </w:r>
      <w:del w:id="211" w:author="Andrea Schreier" w:date="2023-10-20T10:17:00Z">
        <w:r w:rsidDel="009261E6">
          <w:rPr>
            <w:rFonts w:asciiTheme="majorHAnsi" w:hAnsiTheme="majorHAnsi" w:cstheme="majorHAnsi"/>
            <w:color w:val="00000A"/>
            <w:sz w:val="24"/>
            <w:szCs w:val="24"/>
            <w:lang w:val="en"/>
          </w:rPr>
          <w:delText xml:space="preserve"> of three primary life-history strategies</w:delText>
        </w:r>
      </w:del>
      <w:r>
        <w:rPr>
          <w:rFonts w:asciiTheme="majorHAnsi" w:hAnsiTheme="majorHAnsi" w:cstheme="majorHAnsi"/>
          <w:color w:val="00000A"/>
          <w:sz w:val="24"/>
          <w:szCs w:val="24"/>
          <w:lang w:val="en"/>
        </w:rPr>
        <w:t>: semi-anadromous, freshwater resident, and low-salinity brackish-water</w:t>
      </w:r>
      <w:ins w:id="212" w:author="Andrea Schreier" w:date="2023-10-20T10:17:00Z">
        <w:r w:rsidR="009261E6">
          <w:rPr>
            <w:rFonts w:asciiTheme="majorHAnsi" w:hAnsiTheme="majorHAnsi" w:cstheme="majorHAnsi"/>
            <w:color w:val="00000A"/>
            <w:sz w:val="24"/>
            <w:szCs w:val="24"/>
            <w:lang w:val="en"/>
          </w:rPr>
          <w:t xml:space="preserve"> resident</w:t>
        </w:r>
      </w:ins>
      <w:r>
        <w:rPr>
          <w:rFonts w:asciiTheme="majorHAnsi" w:hAnsiTheme="majorHAnsi" w:cstheme="majorHAnsi"/>
          <w:color w:val="00000A"/>
          <w:sz w:val="24"/>
          <w:szCs w:val="24"/>
          <w:lang w:val="en"/>
        </w:rPr>
        <w:t xml:space="preserve">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del w:id="213" w:author="Andrea Schreier" w:date="2023-10-20T10:19:00Z">
        <w:r w:rsidRPr="00F42C03" w:rsidDel="009261E6">
          <w:rPr>
            <w:rFonts w:asciiTheme="majorHAnsi" w:hAnsiTheme="majorHAnsi" w:cstheme="majorHAnsi"/>
            <w:color w:val="00000A"/>
            <w:sz w:val="24"/>
            <w:szCs w:val="24"/>
            <w:lang w:val="en"/>
          </w:rPr>
          <w:delText xml:space="preserve">Delta smelt are part of the Osmeridae family which represents an abundant food source for human consumption in Japan, Europe, and North America, and </w:delText>
        </w:r>
        <w:r w:rsidDel="009261E6">
          <w:rPr>
            <w:rFonts w:asciiTheme="majorHAnsi" w:hAnsiTheme="majorHAnsi" w:cstheme="majorHAnsi"/>
            <w:color w:val="00000A"/>
            <w:sz w:val="24"/>
            <w:szCs w:val="24"/>
            <w:lang w:val="en"/>
          </w:rPr>
          <w:delText>has</w:delText>
        </w:r>
        <w:r w:rsidRPr="00F42C03" w:rsidDel="009261E6">
          <w:rPr>
            <w:rFonts w:asciiTheme="majorHAnsi" w:hAnsiTheme="majorHAnsi" w:cstheme="majorHAnsi"/>
            <w:color w:val="00000A"/>
            <w:sz w:val="24"/>
            <w:szCs w:val="24"/>
            <w:lang w:val="en"/>
          </w:rPr>
          <w:delText xml:space="preserve"> experienced declining populations worldwide </w:delText>
        </w:r>
        <w:r w:rsidRPr="00F42C03" w:rsidDel="009261E6">
          <w:rPr>
            <w:rFonts w:asciiTheme="majorHAnsi" w:hAnsiTheme="majorHAnsi" w:cstheme="majorHAnsi"/>
            <w:color w:val="00000A"/>
            <w:sz w:val="24"/>
            <w:szCs w:val="24"/>
            <w:lang w:val="en"/>
          </w:rPr>
          <w:fldChar w:fldCharType="begin" w:fldLock="1"/>
        </w:r>
        <w:r w:rsidR="007A1A46" w:rsidDel="009261E6">
          <w:rPr>
            <w:rFonts w:asciiTheme="majorHAnsi" w:hAnsiTheme="majorHAnsi" w:cstheme="majorHAnsi"/>
            <w:color w:val="00000A"/>
            <w:sz w:val="24"/>
            <w:szCs w:val="24"/>
            <w:lang w:val="en"/>
          </w:rPr>
          <w:del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delInstrText>
        </w:r>
        <w:r w:rsidRPr="00F42C03" w:rsidDel="009261E6">
          <w:rPr>
            <w:rFonts w:asciiTheme="majorHAnsi" w:hAnsiTheme="majorHAnsi" w:cstheme="majorHAnsi"/>
            <w:color w:val="00000A"/>
            <w:sz w:val="24"/>
            <w:szCs w:val="24"/>
            <w:lang w:val="en"/>
          </w:rPr>
          <w:fldChar w:fldCharType="separate"/>
        </w:r>
        <w:r w:rsidRPr="00F42C03" w:rsidDel="009261E6">
          <w:rPr>
            <w:rFonts w:asciiTheme="majorHAnsi" w:hAnsiTheme="majorHAnsi" w:cstheme="majorHAnsi"/>
            <w:color w:val="00000A"/>
            <w:sz w:val="24"/>
            <w:szCs w:val="24"/>
          </w:rPr>
          <w:delText>(McAllister, 1963; Moyle, Peter B., Brown, Larry R., Durand, John R., Hobbs, 2016; Rosenfield &amp; Baxter, 2007)</w:delText>
        </w:r>
        <w:r w:rsidRPr="00F42C03" w:rsidDel="009261E6">
          <w:rPr>
            <w:rFonts w:asciiTheme="majorHAnsi" w:hAnsiTheme="majorHAnsi" w:cstheme="majorHAnsi"/>
            <w:color w:val="00000A"/>
            <w:sz w:val="24"/>
            <w:szCs w:val="24"/>
          </w:rPr>
          <w:fldChar w:fldCharType="end"/>
        </w:r>
        <w:r w:rsidRPr="00F42C03" w:rsidDel="009261E6">
          <w:rPr>
            <w:rFonts w:asciiTheme="majorHAnsi" w:hAnsiTheme="majorHAnsi" w:cstheme="majorHAnsi"/>
            <w:color w:val="00000A"/>
            <w:sz w:val="24"/>
            <w:szCs w:val="24"/>
          </w:rPr>
          <w:delText>.</w:delText>
        </w:r>
        <w:r w:rsidRPr="00F42C03" w:rsidDel="009261E6">
          <w:rPr>
            <w:rFonts w:asciiTheme="majorHAnsi" w:hAnsiTheme="majorHAnsi" w:cstheme="majorHAnsi"/>
            <w:color w:val="00000A"/>
            <w:sz w:val="24"/>
            <w:szCs w:val="24"/>
            <w:lang w:val="en"/>
          </w:rPr>
          <w:delText xml:space="preserve"> </w:delText>
        </w:r>
      </w:del>
      <w:r w:rsidRPr="00F42C03">
        <w:rPr>
          <w:rFonts w:asciiTheme="majorHAnsi" w:hAnsiTheme="majorHAnsi" w:cstheme="majorHAnsi"/>
          <w:color w:val="00000A"/>
          <w:sz w:val="24"/>
          <w:szCs w:val="24"/>
          <w:lang w:val="en"/>
        </w:rPr>
        <w:t xml:space="preserve">Because of their annual life cycle and relatively rapid response to the conditions of their habitat, delta smelt are considered an indicator of the overall health of the SFE ecosystem. </w:t>
      </w:r>
    </w:p>
    <w:p w14:paraId="3DA362A6" w14:textId="63CBAD0A" w:rsidR="007858F9" w:rsidRPr="002C5280" w:rsidRDefault="007858F9" w:rsidP="00B83657">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ins w:id="214" w:author="Shannon Erica Kendal Joslin" w:date="2023-09-16T11:37:00Z">
        <w:r w:rsidR="00A07456">
          <w:rPr>
            <w:rFonts w:asciiTheme="majorHAnsi" w:hAnsiTheme="majorHAnsi" w:cstheme="majorHAnsi"/>
            <w:color w:val="00000A"/>
            <w:sz w:val="24"/>
            <w:szCs w:val="24"/>
            <w:lang w:val="en"/>
          </w:rPr>
          <w:t>Decreased p</w:t>
        </w:r>
      </w:ins>
      <w:del w:id="215" w:author="Shannon Erica Kendal Joslin" w:date="2023-09-16T11:37:00Z">
        <w:r w:rsidRPr="00F42C03" w:rsidDel="00A07456">
          <w:rPr>
            <w:rFonts w:asciiTheme="majorHAnsi" w:hAnsiTheme="majorHAnsi" w:cstheme="majorHAnsi"/>
            <w:color w:val="00000A"/>
            <w:sz w:val="24"/>
            <w:szCs w:val="24"/>
            <w:lang w:val="en"/>
          </w:rPr>
          <w:delText>P</w:delText>
        </w:r>
      </w:del>
      <w:r w:rsidRPr="00F42C03">
        <w:rPr>
          <w:rFonts w:asciiTheme="majorHAnsi" w:hAnsiTheme="majorHAnsi" w:cstheme="majorHAnsi"/>
          <w:color w:val="00000A"/>
          <w:sz w:val="24"/>
          <w:szCs w:val="24"/>
          <w:lang w:val="en"/>
        </w:rPr>
        <w:t xml:space="preserve">elagic productivity and </w:t>
      </w:r>
      <w:ins w:id="216" w:author="Shannon Erica Kendal Joslin" w:date="2023-09-16T11:37:00Z">
        <w:r w:rsidR="00A07456">
          <w:rPr>
            <w:rFonts w:asciiTheme="majorHAnsi" w:hAnsiTheme="majorHAnsi" w:cstheme="majorHAnsi"/>
            <w:color w:val="00000A"/>
            <w:sz w:val="24"/>
            <w:szCs w:val="24"/>
            <w:lang w:val="en"/>
          </w:rPr>
          <w:t xml:space="preserve">increased </w:t>
        </w:r>
      </w:ins>
      <w:r w:rsidRPr="00F42C03">
        <w:rPr>
          <w:rFonts w:asciiTheme="majorHAnsi" w:hAnsiTheme="majorHAnsi" w:cstheme="majorHAnsi"/>
          <w:color w:val="00000A"/>
          <w:sz w:val="24"/>
          <w:szCs w:val="24"/>
          <w:lang w:val="en"/>
        </w:rPr>
        <w:t xml:space="preserve">water temperature </w:t>
      </w:r>
      <w:ins w:id="217" w:author="Shannon Erica Kendal Joslin" w:date="2023-10-13T07:53:00Z">
        <w:r w:rsidR="00A46CE7">
          <w:rPr>
            <w:rFonts w:asciiTheme="majorHAnsi" w:hAnsiTheme="majorHAnsi" w:cstheme="majorHAnsi"/>
            <w:color w:val="00000A"/>
            <w:sz w:val="24"/>
            <w:szCs w:val="24"/>
            <w:lang w:val="en"/>
          </w:rPr>
          <w:t>in the</w:t>
        </w:r>
      </w:ins>
      <w:ins w:id="218" w:author="Shannon Erica Kendal Joslin" w:date="2023-10-13T07:50:00Z">
        <w:r w:rsidR="00391C95">
          <w:rPr>
            <w:rFonts w:asciiTheme="majorHAnsi" w:hAnsiTheme="majorHAnsi" w:cstheme="majorHAnsi"/>
            <w:color w:val="00000A"/>
            <w:sz w:val="24"/>
            <w:szCs w:val="24"/>
            <w:lang w:val="en"/>
          </w:rPr>
          <w:t xml:space="preserve"> SFE</w:t>
        </w:r>
      </w:ins>
      <w:ins w:id="219" w:author="Shannon Erica Kendal Joslin" w:date="2023-10-13T07:53:00Z">
        <w:r w:rsidR="00A46CE7">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have been shown to be primary drivers of condition indices </w:t>
      </w:r>
      <w:del w:id="220" w:author="Shannon Erica Kendal Joslin" w:date="2023-09-16T11:38:00Z">
        <w:r w:rsidRPr="00F42C03" w:rsidDel="00A07456">
          <w:rPr>
            <w:rFonts w:asciiTheme="majorHAnsi" w:hAnsiTheme="majorHAnsi" w:cstheme="majorHAnsi"/>
            <w:color w:val="00000A"/>
            <w:sz w:val="24"/>
            <w:szCs w:val="24"/>
            <w:lang w:val="en"/>
          </w:rPr>
          <w:delText xml:space="preserve">ultimately </w:delText>
        </w:r>
      </w:del>
      <w:ins w:id="221" w:author="Shannon Erica Kendal Joslin" w:date="2023-09-16T11:38:00Z">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affecting </w:t>
      </w:r>
      <w:del w:id="222" w:author="Shannon Erica Kendal Joslin" w:date="2023-09-16T11:38:00Z">
        <w:r w:rsidRPr="00F42C03" w:rsidDel="00A07456">
          <w:rPr>
            <w:rFonts w:asciiTheme="majorHAnsi" w:hAnsiTheme="majorHAnsi" w:cstheme="majorHAnsi"/>
            <w:color w:val="00000A"/>
            <w:sz w:val="24"/>
            <w:szCs w:val="24"/>
            <w:lang w:val="en"/>
          </w:rPr>
          <w:delText xml:space="preserve">the </w:delText>
        </w:r>
      </w:del>
      <w:r w:rsidRPr="00F42C03">
        <w:rPr>
          <w:rFonts w:asciiTheme="majorHAnsi" w:hAnsiTheme="majorHAnsi" w:cstheme="majorHAnsi"/>
          <w:color w:val="00000A"/>
          <w:sz w:val="24"/>
          <w:szCs w:val="24"/>
          <w:lang w:val="en"/>
        </w:rPr>
        <w:t xml:space="preserve">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ins w:id="223" w:author="Shannon Erica Kendal Joslin" w:date="2023-10-13T07:43:00Z">
        <w:r w:rsidR="00C677B9">
          <w:rPr>
            <w:rFonts w:asciiTheme="majorHAnsi" w:hAnsiTheme="majorHAnsi" w:cstheme="majorHAnsi"/>
            <w:color w:val="00000A"/>
            <w:sz w:val="24"/>
            <w:szCs w:val="24"/>
            <w:lang w:val="en"/>
          </w:rPr>
          <w:t xml:space="preserve">A highly contiguous delta smelt reference genome </w:t>
        </w:r>
      </w:ins>
      <w:ins w:id="224" w:author="Shannon Erica Kendal Joslin" w:date="2023-10-13T08:00:00Z">
        <w:r w:rsidR="001B5C18">
          <w:rPr>
            <w:rFonts w:asciiTheme="majorHAnsi" w:hAnsiTheme="majorHAnsi" w:cstheme="majorHAnsi"/>
            <w:color w:val="00000A"/>
            <w:sz w:val="24"/>
            <w:szCs w:val="24"/>
            <w:lang w:val="en"/>
          </w:rPr>
          <w:t xml:space="preserve">will allow for better management of the captive population through </w:t>
        </w:r>
      </w:ins>
      <w:ins w:id="225" w:author="Shannon Erica Kendal Joslin" w:date="2023-10-13T08:01:00Z">
        <w:r w:rsidR="00B83657">
          <w:rPr>
            <w:rFonts w:asciiTheme="majorHAnsi" w:hAnsiTheme="majorHAnsi" w:cstheme="majorHAnsi"/>
            <w:color w:val="00000A"/>
            <w:sz w:val="24"/>
            <w:szCs w:val="24"/>
            <w:lang w:val="en"/>
          </w:rPr>
          <w:t>identifying</w:t>
        </w:r>
      </w:ins>
      <w:ins w:id="226" w:author="Shannon Erica Kendal Joslin" w:date="2023-10-13T08:02:00Z">
        <w:r w:rsidR="00B83657">
          <w:rPr>
            <w:rFonts w:asciiTheme="majorHAnsi" w:hAnsiTheme="majorHAnsi" w:cstheme="majorHAnsi"/>
            <w:color w:val="00000A"/>
            <w:sz w:val="24"/>
            <w:szCs w:val="24"/>
            <w:lang w:val="en"/>
          </w:rPr>
          <w:t xml:space="preserve"> important genomic regions where</w:t>
        </w:r>
      </w:ins>
      <w:ins w:id="227" w:author="Shannon Erica Kendal Joslin" w:date="2023-10-13T08:00:00Z">
        <w:r w:rsidR="001B5C18">
          <w:rPr>
            <w:rFonts w:asciiTheme="majorHAnsi" w:hAnsiTheme="majorHAnsi" w:cstheme="majorHAnsi"/>
            <w:color w:val="00000A"/>
            <w:sz w:val="24"/>
            <w:szCs w:val="24"/>
            <w:lang w:val="en"/>
          </w:rPr>
          <w:t xml:space="preserve"> historical and contem</w:t>
        </w:r>
      </w:ins>
      <w:ins w:id="228" w:author="Shannon Erica Kendal Joslin" w:date="2023-10-13T08:01:00Z">
        <w:r w:rsidR="001B5C18">
          <w:rPr>
            <w:rFonts w:asciiTheme="majorHAnsi" w:hAnsiTheme="majorHAnsi" w:cstheme="majorHAnsi"/>
            <w:color w:val="00000A"/>
            <w:sz w:val="24"/>
            <w:szCs w:val="24"/>
            <w:lang w:val="en"/>
          </w:rPr>
          <w:t>porary selection ha</w:t>
        </w:r>
      </w:ins>
      <w:ins w:id="229" w:author="Shannon Erica Kendal Joslin" w:date="2023-10-13T08:05:00Z">
        <w:r w:rsidR="00B83657">
          <w:rPr>
            <w:rFonts w:asciiTheme="majorHAnsi" w:hAnsiTheme="majorHAnsi" w:cstheme="majorHAnsi"/>
            <w:color w:val="00000A"/>
            <w:sz w:val="24"/>
            <w:szCs w:val="24"/>
            <w:lang w:val="en"/>
          </w:rPr>
          <w:t>ve</w:t>
        </w:r>
      </w:ins>
      <w:ins w:id="230" w:author="Shannon Erica Kendal Joslin" w:date="2023-10-13T08:01:00Z">
        <w:r w:rsidR="001B5C18">
          <w:rPr>
            <w:rFonts w:asciiTheme="majorHAnsi" w:hAnsiTheme="majorHAnsi" w:cstheme="majorHAnsi"/>
            <w:color w:val="00000A"/>
            <w:sz w:val="24"/>
            <w:szCs w:val="24"/>
            <w:lang w:val="en"/>
          </w:rPr>
          <w:t xml:space="preserve"> led to adaptations in </w:t>
        </w:r>
      </w:ins>
      <w:ins w:id="231" w:author="Shannon Erica Kendal Joslin" w:date="2023-10-13T08:14:00Z">
        <w:r w:rsidR="0013318B">
          <w:rPr>
            <w:rFonts w:asciiTheme="majorHAnsi" w:hAnsiTheme="majorHAnsi" w:cstheme="majorHAnsi"/>
            <w:color w:val="00000A"/>
            <w:sz w:val="24"/>
            <w:szCs w:val="24"/>
            <w:lang w:val="en"/>
          </w:rPr>
          <w:t xml:space="preserve">wild </w:t>
        </w:r>
      </w:ins>
      <w:ins w:id="232" w:author="Shannon Erica Kendal Joslin" w:date="2023-10-13T08:01:00Z">
        <w:r w:rsidR="001B5C18">
          <w:rPr>
            <w:rFonts w:asciiTheme="majorHAnsi" w:hAnsiTheme="majorHAnsi" w:cstheme="majorHAnsi"/>
            <w:color w:val="00000A"/>
            <w:sz w:val="24"/>
            <w:szCs w:val="24"/>
            <w:lang w:val="en"/>
          </w:rPr>
          <w:t>delta smelt</w:t>
        </w:r>
      </w:ins>
      <w:ins w:id="233" w:author="Shannon Erica Kendal Joslin" w:date="2023-10-13T08:08:00Z">
        <w:r w:rsidR="00327737">
          <w:rPr>
            <w:rFonts w:asciiTheme="majorHAnsi" w:hAnsiTheme="majorHAnsi" w:cstheme="majorHAnsi"/>
            <w:color w:val="00000A"/>
            <w:sz w:val="24"/>
            <w:szCs w:val="24"/>
            <w:lang w:val="en"/>
          </w:rPr>
          <w:t>.</w:t>
        </w:r>
      </w:ins>
      <w:ins w:id="234" w:author="Shannon Erica Kendal Joslin" w:date="2023-10-13T08:09:00Z">
        <w:r w:rsidR="00327737">
          <w:rPr>
            <w:rFonts w:asciiTheme="majorHAnsi" w:hAnsiTheme="majorHAnsi" w:cstheme="majorHAnsi"/>
            <w:color w:val="00000A"/>
            <w:sz w:val="24"/>
            <w:szCs w:val="24"/>
            <w:lang w:val="en"/>
          </w:rPr>
          <w:t xml:space="preserve"> </w:t>
        </w:r>
      </w:ins>
      <w:ins w:id="235" w:author="Shannon Erica Kendal Joslin" w:date="2023-10-13T08:31:00Z">
        <w:r w:rsidR="002B300E">
          <w:rPr>
            <w:rFonts w:asciiTheme="majorHAnsi" w:hAnsiTheme="majorHAnsi" w:cstheme="majorHAnsi"/>
            <w:color w:val="00000A"/>
            <w:sz w:val="24"/>
            <w:szCs w:val="24"/>
            <w:lang w:val="en"/>
          </w:rPr>
          <w:t>As a result</w:t>
        </w:r>
      </w:ins>
      <w:ins w:id="236" w:author="Andrea Schreier" w:date="2023-10-20T10:21:00Z">
        <w:r w:rsidR="009261E6">
          <w:rPr>
            <w:rFonts w:asciiTheme="majorHAnsi" w:hAnsiTheme="majorHAnsi" w:cstheme="majorHAnsi"/>
            <w:color w:val="00000A"/>
            <w:sz w:val="24"/>
            <w:szCs w:val="24"/>
            <w:lang w:val="en"/>
          </w:rPr>
          <w:t>,</w:t>
        </w:r>
      </w:ins>
      <w:ins w:id="237" w:author="Shannon Erica Kendal Joslin" w:date="2023-10-13T08:31:00Z">
        <w:r w:rsidR="002B300E">
          <w:rPr>
            <w:rFonts w:asciiTheme="majorHAnsi" w:hAnsiTheme="majorHAnsi" w:cstheme="majorHAnsi"/>
            <w:color w:val="00000A"/>
            <w:sz w:val="24"/>
            <w:szCs w:val="24"/>
            <w:lang w:val="en"/>
          </w:rPr>
          <w:t xml:space="preserve"> m</w:t>
        </w:r>
      </w:ins>
      <w:ins w:id="238" w:author="Shannon Erica Kendal Joslin" w:date="2023-10-13T08:14:00Z">
        <w:r w:rsidR="0013318B">
          <w:rPr>
            <w:rFonts w:asciiTheme="majorHAnsi" w:hAnsiTheme="majorHAnsi" w:cstheme="majorHAnsi"/>
            <w:color w:val="00000A"/>
            <w:sz w:val="24"/>
            <w:szCs w:val="24"/>
            <w:lang w:val="en"/>
          </w:rPr>
          <w:t xml:space="preserve">anagers </w:t>
        </w:r>
      </w:ins>
      <w:ins w:id="239" w:author="Shannon Erica Kendal Joslin" w:date="2023-10-13T08:31:00Z">
        <w:r w:rsidR="002B300E">
          <w:rPr>
            <w:rFonts w:asciiTheme="majorHAnsi" w:hAnsiTheme="majorHAnsi" w:cstheme="majorHAnsi"/>
            <w:color w:val="00000A"/>
            <w:sz w:val="24"/>
            <w:szCs w:val="24"/>
            <w:lang w:val="en"/>
          </w:rPr>
          <w:t>can</w:t>
        </w:r>
      </w:ins>
      <w:ins w:id="240" w:author="Shannon Erica Kendal Joslin" w:date="2023-10-13T08:14:00Z">
        <w:r w:rsidR="0013318B">
          <w:rPr>
            <w:rFonts w:asciiTheme="majorHAnsi" w:hAnsiTheme="majorHAnsi" w:cstheme="majorHAnsi"/>
            <w:color w:val="00000A"/>
            <w:sz w:val="24"/>
            <w:szCs w:val="24"/>
            <w:lang w:val="en"/>
          </w:rPr>
          <w:t xml:space="preserve"> </w:t>
        </w:r>
      </w:ins>
      <w:ins w:id="241" w:author="Andrea Schreier" w:date="2023-10-20T10:22:00Z">
        <w:r w:rsidR="009261E6">
          <w:rPr>
            <w:rFonts w:asciiTheme="majorHAnsi" w:hAnsiTheme="majorHAnsi" w:cstheme="majorHAnsi"/>
            <w:color w:val="00000A"/>
            <w:sz w:val="24"/>
            <w:szCs w:val="24"/>
            <w:lang w:val="en"/>
          </w:rPr>
          <w:t>aim to</w:t>
        </w:r>
      </w:ins>
      <w:ins w:id="242" w:author="Shannon Erica Kendal Joslin" w:date="2023-10-13T08:14:00Z">
        <w:del w:id="243" w:author="Andrea Schreier" w:date="2023-10-20T10:22:00Z">
          <w:r w:rsidR="0013318B" w:rsidDel="009261E6">
            <w:rPr>
              <w:rFonts w:asciiTheme="majorHAnsi" w:hAnsiTheme="majorHAnsi" w:cstheme="majorHAnsi"/>
              <w:color w:val="00000A"/>
              <w:sz w:val="24"/>
              <w:szCs w:val="24"/>
              <w:lang w:val="en"/>
            </w:rPr>
            <w:delText>factor</w:delText>
          </w:r>
        </w:del>
        <w:r w:rsidR="0013318B">
          <w:rPr>
            <w:rFonts w:asciiTheme="majorHAnsi" w:hAnsiTheme="majorHAnsi" w:cstheme="majorHAnsi"/>
            <w:color w:val="00000A"/>
            <w:sz w:val="24"/>
            <w:szCs w:val="24"/>
            <w:lang w:val="en"/>
          </w:rPr>
          <w:t xml:space="preserve"> preserv</w:t>
        </w:r>
      </w:ins>
      <w:ins w:id="244" w:author="Andrea Schreier" w:date="2023-10-20T10:22:00Z">
        <w:r w:rsidR="009261E6">
          <w:rPr>
            <w:rFonts w:asciiTheme="majorHAnsi" w:hAnsiTheme="majorHAnsi" w:cstheme="majorHAnsi"/>
            <w:color w:val="00000A"/>
            <w:sz w:val="24"/>
            <w:szCs w:val="24"/>
            <w:lang w:val="en"/>
          </w:rPr>
          <w:t>e</w:t>
        </w:r>
      </w:ins>
      <w:ins w:id="245" w:author="Shannon Erica Kendal Joslin" w:date="2023-10-13T08:14:00Z">
        <w:del w:id="246" w:author="Andrea Schreier" w:date="2023-10-20T10:22:00Z">
          <w:r w:rsidR="0013318B" w:rsidDel="009261E6">
            <w:rPr>
              <w:rFonts w:asciiTheme="majorHAnsi" w:hAnsiTheme="majorHAnsi" w:cstheme="majorHAnsi"/>
              <w:color w:val="00000A"/>
              <w:sz w:val="24"/>
              <w:szCs w:val="24"/>
              <w:lang w:val="en"/>
            </w:rPr>
            <w:delText>ing</w:delText>
          </w:r>
        </w:del>
        <w:r w:rsidR="0013318B">
          <w:rPr>
            <w:rFonts w:asciiTheme="majorHAnsi" w:hAnsiTheme="majorHAnsi" w:cstheme="majorHAnsi"/>
            <w:color w:val="00000A"/>
            <w:sz w:val="24"/>
            <w:szCs w:val="24"/>
            <w:lang w:val="en"/>
          </w:rPr>
          <w:t xml:space="preserve"> </w:t>
        </w:r>
      </w:ins>
      <w:ins w:id="247" w:author="Shannon Erica Kendal Joslin" w:date="2023-10-13T08:18:00Z">
        <w:r w:rsidR="008D4E9D">
          <w:rPr>
            <w:rFonts w:asciiTheme="majorHAnsi" w:hAnsiTheme="majorHAnsi" w:cstheme="majorHAnsi"/>
            <w:color w:val="00000A"/>
            <w:sz w:val="24"/>
            <w:szCs w:val="24"/>
            <w:lang w:val="en"/>
          </w:rPr>
          <w:t>regions</w:t>
        </w:r>
      </w:ins>
      <w:ins w:id="248" w:author="Shannon Erica Kendal Joslin" w:date="2023-10-13T08:14:00Z">
        <w:r w:rsidR="0013318B">
          <w:rPr>
            <w:rFonts w:asciiTheme="majorHAnsi" w:hAnsiTheme="majorHAnsi" w:cstheme="majorHAnsi"/>
            <w:color w:val="00000A"/>
            <w:sz w:val="24"/>
            <w:szCs w:val="24"/>
            <w:lang w:val="en"/>
          </w:rPr>
          <w:t xml:space="preserve"> of diversity </w:t>
        </w:r>
        <w:del w:id="249" w:author="Andrea Schreier" w:date="2023-10-20T10:22:00Z">
          <w:r w:rsidR="0013318B" w:rsidDel="009261E6">
            <w:rPr>
              <w:rFonts w:asciiTheme="majorHAnsi" w:hAnsiTheme="majorHAnsi" w:cstheme="majorHAnsi"/>
              <w:color w:val="00000A"/>
              <w:sz w:val="24"/>
              <w:szCs w:val="24"/>
              <w:lang w:val="en"/>
            </w:rPr>
            <w:delText>into</w:delText>
          </w:r>
        </w:del>
      </w:ins>
      <w:ins w:id="250" w:author="Andrea Schreier" w:date="2023-10-20T10:22:00Z">
        <w:r w:rsidR="009261E6">
          <w:rPr>
            <w:rFonts w:asciiTheme="majorHAnsi" w:hAnsiTheme="majorHAnsi" w:cstheme="majorHAnsi"/>
            <w:color w:val="00000A"/>
            <w:sz w:val="24"/>
            <w:szCs w:val="24"/>
            <w:lang w:val="en"/>
          </w:rPr>
          <w:t>when</w:t>
        </w:r>
      </w:ins>
      <w:ins w:id="251" w:author="Shannon Erica Kendal Joslin" w:date="2023-10-13T08:14:00Z">
        <w:r w:rsidR="0013318B">
          <w:rPr>
            <w:rFonts w:asciiTheme="majorHAnsi" w:hAnsiTheme="majorHAnsi" w:cstheme="majorHAnsi"/>
            <w:color w:val="00000A"/>
            <w:sz w:val="24"/>
            <w:szCs w:val="24"/>
            <w:lang w:val="en"/>
          </w:rPr>
          <w:t xml:space="preserve"> </w:t>
        </w:r>
      </w:ins>
      <w:ins w:id="252" w:author="Shannon Erica Kendal Joslin" w:date="2023-10-13T08:31:00Z">
        <w:r w:rsidR="002B300E">
          <w:rPr>
            <w:rFonts w:asciiTheme="majorHAnsi" w:hAnsiTheme="majorHAnsi" w:cstheme="majorHAnsi"/>
            <w:color w:val="00000A"/>
            <w:sz w:val="24"/>
            <w:szCs w:val="24"/>
            <w:lang w:val="en"/>
          </w:rPr>
          <w:t>establishing breeding pair</w:t>
        </w:r>
      </w:ins>
      <w:ins w:id="253" w:author="Shannon Erica Kendal Joslin" w:date="2023-10-13T08:14:00Z">
        <w:r w:rsidR="0013318B">
          <w:rPr>
            <w:rFonts w:asciiTheme="majorHAnsi" w:hAnsiTheme="majorHAnsi" w:cstheme="majorHAnsi"/>
            <w:color w:val="00000A"/>
            <w:sz w:val="24"/>
            <w:szCs w:val="24"/>
            <w:lang w:val="en"/>
          </w:rPr>
          <w:t xml:space="preserve">. </w:t>
        </w:r>
      </w:ins>
      <w:ins w:id="254" w:author="Shannon Erica Kendal Joslin" w:date="2023-10-13T08:22:00Z">
        <w:del w:id="255" w:author="Andrea Schreier" w:date="2023-10-20T10:28:00Z">
          <w:r w:rsidR="005877E5" w:rsidDel="002B3F0A">
            <w:rPr>
              <w:rFonts w:asciiTheme="majorHAnsi" w:hAnsiTheme="majorHAnsi" w:cstheme="majorHAnsi"/>
              <w:color w:val="00000A"/>
              <w:sz w:val="24"/>
              <w:szCs w:val="24"/>
              <w:lang w:val="en"/>
            </w:rPr>
            <w:delText>Reference genomes of evolutionaril</w:delText>
          </w:r>
        </w:del>
      </w:ins>
      <w:ins w:id="256" w:author="Shannon Erica Kendal Joslin" w:date="2023-10-13T08:23:00Z">
        <w:del w:id="257" w:author="Andrea Schreier" w:date="2023-10-20T10:28:00Z">
          <w:r w:rsidR="005877E5" w:rsidDel="002B3F0A">
            <w:rPr>
              <w:rFonts w:asciiTheme="majorHAnsi" w:hAnsiTheme="majorHAnsi" w:cstheme="majorHAnsi"/>
              <w:color w:val="00000A"/>
              <w:sz w:val="24"/>
              <w:szCs w:val="24"/>
              <w:lang w:val="en"/>
            </w:rPr>
            <w:delText xml:space="preserve">y closely related species </w:delText>
          </w:r>
        </w:del>
      </w:ins>
      <w:ins w:id="258" w:author="Shannon Erica Kendal Joslin" w:date="2023-10-13T08:31:00Z">
        <w:del w:id="259" w:author="Andrea Schreier" w:date="2023-10-20T10:28:00Z">
          <w:r w:rsidR="002B300E" w:rsidDel="002B3F0A">
            <w:rPr>
              <w:rFonts w:asciiTheme="majorHAnsi" w:hAnsiTheme="majorHAnsi" w:cstheme="majorHAnsi"/>
              <w:color w:val="00000A"/>
              <w:sz w:val="24"/>
              <w:szCs w:val="24"/>
              <w:lang w:val="en"/>
            </w:rPr>
            <w:delText>may</w:delText>
          </w:r>
        </w:del>
      </w:ins>
      <w:ins w:id="260" w:author="Shannon Erica Kendal Joslin" w:date="2023-10-13T08:23:00Z">
        <w:del w:id="261" w:author="Andrea Schreier" w:date="2023-10-20T10:28:00Z">
          <w:r w:rsidR="005877E5" w:rsidDel="002B3F0A">
            <w:rPr>
              <w:rFonts w:asciiTheme="majorHAnsi" w:hAnsiTheme="majorHAnsi" w:cstheme="majorHAnsi"/>
              <w:color w:val="00000A"/>
              <w:sz w:val="24"/>
              <w:szCs w:val="24"/>
              <w:lang w:val="en"/>
            </w:rPr>
            <w:delText xml:space="preserve"> be used </w:delText>
          </w:r>
        </w:del>
      </w:ins>
      <w:ins w:id="262" w:author="Shannon Erica Kendal Joslin" w:date="2023-10-13T08:34:00Z">
        <w:del w:id="263" w:author="Andrea Schreier" w:date="2023-10-20T10:28:00Z">
          <w:r w:rsidR="002B300E" w:rsidDel="002B3F0A">
            <w:rPr>
              <w:rFonts w:asciiTheme="majorHAnsi" w:hAnsiTheme="majorHAnsi" w:cstheme="majorHAnsi"/>
              <w:color w:val="00000A"/>
              <w:sz w:val="24"/>
              <w:szCs w:val="24"/>
              <w:lang w:val="en"/>
            </w:rPr>
            <w:delText xml:space="preserve">to study </w:delText>
          </w:r>
        </w:del>
        <w:del w:id="264" w:author="Andrea Schreier" w:date="2023-10-20T10:21:00Z">
          <w:r w:rsidR="002B300E" w:rsidDel="009261E6">
            <w:rPr>
              <w:rFonts w:asciiTheme="majorHAnsi" w:hAnsiTheme="majorHAnsi" w:cstheme="majorHAnsi"/>
              <w:color w:val="00000A"/>
              <w:sz w:val="24"/>
              <w:szCs w:val="24"/>
              <w:lang w:val="en"/>
            </w:rPr>
            <w:delText xml:space="preserve"> </w:delText>
          </w:r>
        </w:del>
        <w:del w:id="265" w:author="Andrea Schreier" w:date="2023-10-20T10:28:00Z">
          <w:r w:rsidR="002B300E" w:rsidDel="002B3F0A">
            <w:rPr>
              <w:rFonts w:asciiTheme="majorHAnsi" w:hAnsiTheme="majorHAnsi" w:cstheme="majorHAnsi"/>
              <w:color w:val="00000A"/>
              <w:sz w:val="24"/>
              <w:szCs w:val="24"/>
              <w:lang w:val="en"/>
            </w:rPr>
            <w:delText xml:space="preserve">genetic diversity, adaptations, and vulnerabilities within other declining Osmerid species </w:delText>
          </w:r>
        </w:del>
      </w:ins>
      <w:ins w:id="266" w:author="Shannon Erica Kendal Joslin" w:date="2023-10-13T08:23:00Z">
        <w:del w:id="267" w:author="Andrea Schreier" w:date="2023-10-20T10:28:00Z">
          <w:r w:rsidR="005877E5" w:rsidDel="002B3F0A">
            <w:rPr>
              <w:rFonts w:asciiTheme="majorHAnsi" w:hAnsiTheme="majorHAnsi" w:cstheme="majorHAnsi"/>
              <w:color w:val="00000A"/>
              <w:sz w:val="24"/>
              <w:szCs w:val="24"/>
              <w:lang w:val="en"/>
            </w:rPr>
            <w:delText xml:space="preserve">when a </w:delText>
          </w:r>
        </w:del>
      </w:ins>
      <w:ins w:id="268" w:author="Shannon Erica Kendal Joslin" w:date="2023-10-13T08:28:00Z">
        <w:del w:id="269" w:author="Andrea Schreier" w:date="2023-10-20T10:28:00Z">
          <w:r w:rsidR="003E62D5" w:rsidDel="002B3F0A">
            <w:rPr>
              <w:rFonts w:asciiTheme="majorHAnsi" w:hAnsiTheme="majorHAnsi" w:cstheme="majorHAnsi"/>
              <w:color w:val="00000A"/>
              <w:sz w:val="24"/>
              <w:szCs w:val="24"/>
              <w:lang w:val="en"/>
            </w:rPr>
            <w:delText>species-specific</w:delText>
          </w:r>
        </w:del>
      </w:ins>
      <w:ins w:id="270" w:author="Shannon Erica Kendal Joslin" w:date="2023-10-13T08:23:00Z">
        <w:del w:id="271" w:author="Andrea Schreier" w:date="2023-10-20T10:28:00Z">
          <w:r w:rsidR="005877E5" w:rsidDel="002B3F0A">
            <w:rPr>
              <w:rFonts w:asciiTheme="majorHAnsi" w:hAnsiTheme="majorHAnsi" w:cstheme="majorHAnsi"/>
              <w:color w:val="00000A"/>
              <w:sz w:val="24"/>
              <w:szCs w:val="24"/>
              <w:lang w:val="en"/>
            </w:rPr>
            <w:delText xml:space="preserve"> reference genome is unavailable. </w:delText>
          </w:r>
        </w:del>
        <w:r w:rsidR="005877E5">
          <w:rPr>
            <w:rFonts w:asciiTheme="majorHAnsi" w:hAnsiTheme="majorHAnsi" w:cstheme="majorHAnsi"/>
            <w:color w:val="00000A"/>
            <w:sz w:val="24"/>
            <w:szCs w:val="24"/>
            <w:lang w:val="en"/>
          </w:rPr>
          <w:t>Thus, the delta smelt</w:t>
        </w:r>
      </w:ins>
      <w:ins w:id="272" w:author="Shannon Erica Kendal Joslin" w:date="2023-10-13T08:16:00Z">
        <w:r w:rsidR="008D4E9D">
          <w:rPr>
            <w:rFonts w:asciiTheme="majorHAnsi" w:hAnsiTheme="majorHAnsi" w:cstheme="majorHAnsi"/>
            <w:color w:val="00000A"/>
            <w:sz w:val="24"/>
            <w:szCs w:val="24"/>
            <w:lang w:val="en"/>
          </w:rPr>
          <w:t xml:space="preserve"> reference genome </w:t>
        </w:r>
      </w:ins>
      <w:moveToRangeStart w:id="273" w:author="Shannon Erica Kendal Joslin" w:date="2023-10-13T08:29:00Z" w:name="move148078164"/>
      <w:moveTo w:id="274" w:author="Shannon Erica Kendal Joslin" w:date="2023-10-13T08:29:00Z">
        <w:r w:rsidR="003E62D5">
          <w:rPr>
            <w:rFonts w:asciiTheme="majorHAnsi" w:hAnsiTheme="majorHAnsi" w:cstheme="majorHAnsi"/>
            <w:sz w:val="24"/>
            <w:szCs w:val="24"/>
          </w:rPr>
          <w:t xml:space="preserve">is a valuable tool for active genetic research aiding in the conservation and management of delta smelt and in global efforts to preserve biodiversity and understand genomic commonalities and differences in the branches </w:t>
        </w:r>
        <w:del w:id="275" w:author="Shannon Erica Kendal Joslin" w:date="2023-10-13T08:33:00Z">
          <w:r w:rsidR="003E62D5" w:rsidDel="002B300E">
            <w:rPr>
              <w:rFonts w:asciiTheme="majorHAnsi" w:hAnsiTheme="majorHAnsi" w:cstheme="majorHAnsi"/>
              <w:sz w:val="24"/>
              <w:szCs w:val="24"/>
            </w:rPr>
            <w:delText>on</w:delText>
          </w:r>
        </w:del>
      </w:moveTo>
      <w:ins w:id="276" w:author="Shannon Erica Kendal Joslin" w:date="2023-10-13T08:33:00Z">
        <w:r w:rsidR="002B300E">
          <w:rPr>
            <w:rFonts w:asciiTheme="majorHAnsi" w:hAnsiTheme="majorHAnsi" w:cstheme="majorHAnsi"/>
            <w:sz w:val="24"/>
            <w:szCs w:val="24"/>
          </w:rPr>
          <w:t>across</w:t>
        </w:r>
      </w:ins>
      <w:moveTo w:id="277" w:author="Shannon Erica Kendal Joslin" w:date="2023-10-13T08:29:00Z">
        <w:r w:rsidR="003E62D5">
          <w:rPr>
            <w:rFonts w:asciiTheme="majorHAnsi" w:hAnsiTheme="majorHAnsi" w:cstheme="majorHAnsi"/>
            <w:sz w:val="24"/>
            <w:szCs w:val="24"/>
          </w:rPr>
          <w:t xml:space="preserve"> the tree of life.</w:t>
        </w:r>
      </w:moveTo>
      <w:moveToRangeEnd w:id="273"/>
    </w:p>
    <w:p w14:paraId="400C4A41" w14:textId="131A1CB1"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ins w:id="278" w:author="Shannon Erica Kendal Joslin" w:date="2023-10-13T08:19:00Z">
        <w:r w:rsidR="005877E5">
          <w:rPr>
            <w:rFonts w:asciiTheme="majorHAnsi" w:hAnsiTheme="majorHAnsi" w:cstheme="majorHAnsi"/>
            <w:sz w:val="24"/>
            <w:szCs w:val="24"/>
          </w:rPr>
          <w:t xml:space="preserve">no reference genome for delta smelt had been assembled. </w:t>
        </w:r>
      </w:ins>
      <w:ins w:id="279" w:author="Andrea Schreier" w:date="2023-10-20T10:27:00Z">
        <w:r w:rsidR="002B3F0A">
          <w:rPr>
            <w:rFonts w:asciiTheme="majorHAnsi" w:hAnsiTheme="majorHAnsi" w:cstheme="majorHAnsi"/>
            <w:color w:val="00000A"/>
            <w:sz w:val="24"/>
            <w:szCs w:val="24"/>
            <w:lang w:val="en"/>
          </w:rPr>
          <w:t xml:space="preserve">Reference genomes of evolutionarily closely related species may be used to study genetic diversity, adaptations, and vulnerabilities when a species-specific reference genome is unavailable. </w:t>
        </w:r>
      </w:ins>
      <w:ins w:id="280" w:author="Shannon Erica Kendal Joslin" w:date="2023-10-13T08:20:00Z">
        <w:del w:id="281" w:author="Andrea Schreier" w:date="2023-10-20T10:27:00Z">
          <w:r w:rsidR="005877E5" w:rsidDel="002B3F0A">
            <w:rPr>
              <w:rFonts w:asciiTheme="majorHAnsi" w:hAnsiTheme="majorHAnsi" w:cstheme="majorHAnsi"/>
              <w:sz w:val="24"/>
              <w:szCs w:val="24"/>
            </w:rPr>
            <w:delText>Although,</w:delText>
          </w:r>
        </w:del>
      </w:ins>
      <w:ins w:id="282" w:author="Andrea Schreier" w:date="2023-10-20T10:27:00Z">
        <w:r w:rsidR="002B3F0A">
          <w:rPr>
            <w:rFonts w:asciiTheme="majorHAnsi" w:hAnsiTheme="majorHAnsi" w:cstheme="majorHAnsi"/>
            <w:sz w:val="24"/>
            <w:szCs w:val="24"/>
          </w:rPr>
          <w:t>However, the three draft</w:t>
        </w:r>
      </w:ins>
      <w:ins w:id="283" w:author="Andrea Schreier" w:date="2023-10-20T10:28:00Z">
        <w:r w:rsidR="002B3F0A">
          <w:rPr>
            <w:rFonts w:asciiTheme="majorHAnsi" w:hAnsiTheme="majorHAnsi" w:cstheme="majorHAnsi"/>
            <w:sz w:val="24"/>
            <w:szCs w:val="24"/>
          </w:rPr>
          <w:t xml:space="preserve"> genome assemblies from the Osmeridae family on </w:t>
        </w:r>
      </w:ins>
      <w:ins w:id="284" w:author="Shannon Erica Kendal Joslin" w:date="2023-10-13T08:20:00Z">
        <w:del w:id="285" w:author="Andrea Schreier" w:date="2023-10-20T10:28:00Z">
          <w:r w:rsidR="005877E5" w:rsidDel="002B3F0A">
            <w:rPr>
              <w:rFonts w:asciiTheme="majorHAnsi" w:hAnsiTheme="majorHAnsi" w:cstheme="majorHAnsi"/>
              <w:sz w:val="24"/>
              <w:szCs w:val="24"/>
            </w:rPr>
            <w:delText xml:space="preserve"> </w:delText>
          </w:r>
        </w:del>
      </w:ins>
      <w:r>
        <w:rPr>
          <w:rFonts w:asciiTheme="majorHAnsi" w:hAnsiTheme="majorHAnsi" w:cstheme="majorHAnsi"/>
          <w:sz w:val="24"/>
          <w:szCs w:val="24"/>
        </w:rPr>
        <w:t>GenBank</w:t>
      </w:r>
      <w:del w:id="286" w:author="Andrea Schreier" w:date="2023-10-20T10:28:00Z">
        <w:r w:rsidDel="002B3F0A">
          <w:rPr>
            <w:rFonts w:asciiTheme="majorHAnsi" w:hAnsiTheme="majorHAnsi" w:cstheme="majorHAnsi"/>
            <w:sz w:val="24"/>
            <w:szCs w:val="24"/>
          </w:rPr>
          <w:delText xml:space="preserve"> contained three highly fragmented draft genomes</w:delText>
        </w:r>
        <w:r w:rsidR="004C3847" w:rsidDel="002B3F0A">
          <w:rPr>
            <w:rFonts w:asciiTheme="majorHAnsi" w:hAnsiTheme="majorHAnsi" w:cstheme="majorHAnsi"/>
            <w:sz w:val="24"/>
            <w:szCs w:val="24"/>
          </w:rPr>
          <w:delText xml:space="preserve"> from the </w:delText>
        </w:r>
        <w:r w:rsidR="004C3847" w:rsidRPr="00A07456" w:rsidDel="002B3F0A">
          <w:rPr>
            <w:rFonts w:asciiTheme="majorHAnsi" w:hAnsiTheme="majorHAnsi" w:cstheme="majorHAnsi"/>
            <w:sz w:val="24"/>
            <w:szCs w:val="24"/>
          </w:rPr>
          <w:delText>Osemeridae</w:delText>
        </w:r>
        <w:r w:rsidR="004C3847" w:rsidDel="002B3F0A">
          <w:rPr>
            <w:rFonts w:asciiTheme="majorHAnsi" w:hAnsiTheme="majorHAnsi" w:cstheme="majorHAnsi"/>
            <w:sz w:val="24"/>
            <w:szCs w:val="24"/>
          </w:rPr>
          <w:delText xml:space="preserve"> family</w:delText>
        </w:r>
      </w:del>
      <w:ins w:id="287" w:author="Shannon Erica Kendal Joslin" w:date="2023-10-13T08:20:00Z">
        <w:r w:rsidR="005877E5">
          <w:rPr>
            <w:rFonts w:asciiTheme="majorHAnsi" w:hAnsiTheme="majorHAnsi" w:cstheme="majorHAnsi"/>
            <w:sz w:val="24"/>
            <w:szCs w:val="24"/>
          </w:rPr>
          <w:t xml:space="preserve">, </w:t>
        </w:r>
        <w:del w:id="288" w:author="Andrea Schreier" w:date="2023-10-20T10:28:00Z">
          <w:r w:rsidR="005877E5" w:rsidDel="002B3F0A">
            <w:rPr>
              <w:rFonts w:asciiTheme="majorHAnsi" w:hAnsiTheme="majorHAnsi" w:cstheme="majorHAnsi"/>
              <w:sz w:val="24"/>
              <w:szCs w:val="24"/>
            </w:rPr>
            <w:delText xml:space="preserve">all draft assemblies </w:delText>
          </w:r>
        </w:del>
        <w:r w:rsidR="005877E5">
          <w:rPr>
            <w:rFonts w:asciiTheme="majorHAnsi" w:hAnsiTheme="majorHAnsi" w:cstheme="majorHAnsi"/>
            <w:sz w:val="24"/>
            <w:szCs w:val="24"/>
          </w:rPr>
          <w:t>were highly fragmented</w:t>
        </w:r>
      </w:ins>
      <w:r>
        <w:rPr>
          <w:rFonts w:asciiTheme="majorHAnsi" w:hAnsiTheme="majorHAnsi" w:cstheme="majorHAnsi"/>
          <w:sz w:val="24"/>
          <w:szCs w:val="24"/>
        </w:rPr>
        <w:t xml:space="preserve">: 1) </w:t>
      </w:r>
      <w:proofErr w:type="spellStart"/>
      <w:r w:rsidRPr="004B6F68">
        <w:rPr>
          <w:rFonts w:asciiTheme="majorHAnsi" w:hAnsiTheme="majorHAnsi" w:cstheme="majorHAnsi"/>
          <w:i/>
          <w:iCs/>
          <w:sz w:val="24"/>
          <w:szCs w:val="24"/>
        </w:rPr>
        <w:t>Hypomesus</w:t>
      </w:r>
      <w:proofErr w:type="spellEnd"/>
      <w:r w:rsidRPr="004B6F68">
        <w:rPr>
          <w:rFonts w:asciiTheme="majorHAnsi" w:hAnsiTheme="majorHAnsi" w:cstheme="majorHAnsi"/>
          <w:i/>
          <w:iCs/>
          <w:sz w:val="24"/>
          <w:szCs w:val="24"/>
        </w:rPr>
        <w:t xml:space="preserve"> </w:t>
      </w:r>
      <w:proofErr w:type="spellStart"/>
      <w:r w:rsidRPr="004B6F68">
        <w:rPr>
          <w:rFonts w:asciiTheme="majorHAnsi" w:hAnsiTheme="majorHAnsi" w:cstheme="majorHAnsi"/>
          <w:i/>
          <w:iCs/>
          <w:sz w:val="24"/>
          <w:szCs w:val="24"/>
        </w:rPr>
        <w:t>nipponensis</w:t>
      </w:r>
      <w:proofErr w:type="spellEnd"/>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w:t>
      </w:r>
      <w:r>
        <w:rPr>
          <w:rFonts w:asciiTheme="majorHAnsi" w:hAnsiTheme="majorHAnsi" w:cstheme="majorHAnsi"/>
          <w:sz w:val="24"/>
          <w:szCs w:val="24"/>
        </w:rPr>
        <w:lastRenderedPageBreak/>
        <w:t>(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Table </w:t>
      </w:r>
      <w:ins w:id="289" w:author="Andrea Schreier" w:date="2023-10-20T10:23:00Z">
        <w:r w:rsidR="009261E6">
          <w:rPr>
            <w:rFonts w:asciiTheme="majorHAnsi" w:hAnsiTheme="majorHAnsi" w:cstheme="majorHAnsi"/>
            <w:sz w:val="24"/>
            <w:szCs w:val="24"/>
          </w:rPr>
          <w:t>1</w:t>
        </w:r>
      </w:ins>
      <w:del w:id="290" w:author="Andrea Schreier" w:date="2023-10-20T10:23:00Z">
        <w:r w:rsidDel="009261E6">
          <w:rPr>
            <w:rFonts w:asciiTheme="majorHAnsi" w:hAnsiTheme="majorHAnsi" w:cstheme="majorHAnsi"/>
            <w:sz w:val="24"/>
            <w:szCs w:val="24"/>
          </w:rPr>
          <w:delText>2</w:delText>
        </w:r>
      </w:del>
      <w:r w:rsidR="00FE49ED">
        <w:rPr>
          <w:rFonts w:asciiTheme="majorHAnsi" w:hAnsiTheme="majorHAnsi" w:cstheme="majorHAnsi"/>
          <w:sz w:val="24"/>
          <w:szCs w:val="24"/>
        </w:rPr>
        <w:t>.</w:t>
      </w:r>
      <w:ins w:id="291" w:author="Andrea Schreier" w:date="2023-10-20T10:23:00Z">
        <w:r w:rsidR="009261E6">
          <w:rPr>
            <w:rFonts w:asciiTheme="majorHAnsi" w:hAnsiTheme="majorHAnsi" w:cstheme="majorHAnsi"/>
            <w:sz w:val="24"/>
            <w:szCs w:val="24"/>
          </w:rPr>
          <w:t>2</w:t>
        </w:r>
      </w:ins>
      <w:del w:id="292" w:author="Andrea Schreier" w:date="2023-10-20T10:23:00Z">
        <w:r w:rsidR="00FE49ED" w:rsidDel="009261E6">
          <w:rPr>
            <w:rFonts w:asciiTheme="majorHAnsi" w:hAnsiTheme="majorHAnsi" w:cstheme="majorHAnsi"/>
            <w:sz w:val="24"/>
            <w:szCs w:val="24"/>
          </w:rPr>
          <w:delText>1</w:delText>
        </w:r>
      </w:del>
      <w:r>
        <w:rPr>
          <w:rFonts w:asciiTheme="majorHAnsi" w:hAnsiTheme="majorHAnsi" w:cstheme="majorHAnsi"/>
          <w:sz w:val="24"/>
          <w:szCs w:val="24"/>
        </w:rPr>
        <w:t xml:space="preserve">). </w:t>
      </w:r>
      <w:commentRangeStart w:id="293"/>
      <w:del w:id="294" w:author="Andrea Schreier" w:date="2023-10-20T10:25:00Z">
        <w:r w:rsidDel="009261E6">
          <w:rPr>
            <w:rFonts w:asciiTheme="majorHAnsi" w:hAnsiTheme="majorHAnsi" w:cstheme="majorHAnsi"/>
            <w:sz w:val="24"/>
            <w:szCs w:val="24"/>
          </w:rPr>
          <w:delText>Understanding the differences between the delta smelt genome and wakasagi genome, estimated to be 4</w:delText>
        </w:r>
        <w:r w:rsidR="00F6769B" w:rsidDel="009261E6">
          <w:rPr>
            <w:rFonts w:asciiTheme="majorHAnsi" w:hAnsiTheme="majorHAnsi" w:cstheme="majorHAnsi"/>
            <w:sz w:val="24"/>
            <w:szCs w:val="24"/>
          </w:rPr>
          <w:delText>6</w:delText>
        </w:r>
        <w:r w:rsidDel="009261E6">
          <w:rPr>
            <w:rFonts w:asciiTheme="majorHAnsi" w:hAnsiTheme="majorHAnsi" w:cstheme="majorHAnsi"/>
            <w:sz w:val="24"/>
            <w:szCs w:val="24"/>
          </w:rPr>
          <w:delText>4 Mb in size and 2n=</w:delText>
        </w:r>
        <w:r w:rsidR="00685FD6" w:rsidDel="009261E6">
          <w:rPr>
            <w:rFonts w:asciiTheme="majorHAnsi" w:hAnsiTheme="majorHAnsi" w:cstheme="majorHAnsi"/>
            <w:sz w:val="24"/>
            <w:szCs w:val="24"/>
          </w:rPr>
          <w:delText>5</w:delText>
        </w:r>
        <w:r w:rsidDel="009261E6">
          <w:rPr>
            <w:rFonts w:asciiTheme="majorHAnsi" w:hAnsiTheme="majorHAnsi" w:cstheme="majorHAnsi"/>
            <w:sz w:val="24"/>
            <w:szCs w:val="24"/>
          </w:rPr>
          <w:delText xml:space="preserve">6 chromosomes, may be an important factor in conservation efforts as wakasagi were introduced into the SFE in 1959 and are known to hybridize with delta smelt in the wild </w:delText>
        </w:r>
        <w:r w:rsidRPr="004B6F68" w:rsidDel="009261E6">
          <w:rPr>
            <w:rFonts w:asciiTheme="majorHAnsi" w:hAnsiTheme="majorHAnsi" w:cstheme="majorHAnsi"/>
            <w:sz w:val="24"/>
            <w:szCs w:val="24"/>
          </w:rPr>
          <w:fldChar w:fldCharType="begin"/>
        </w:r>
        <w:r w:rsidDel="009261E6">
          <w:rPr>
            <w:rFonts w:asciiTheme="majorHAnsi" w:hAnsiTheme="majorHAnsi" w:cstheme="majorHAnsi"/>
            <w:sz w:val="24"/>
            <w:szCs w:val="24"/>
          </w:rPr>
          <w:del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delInstrText>
        </w:r>
        <w:r w:rsidRPr="004B6F68" w:rsidDel="009261E6">
          <w:rPr>
            <w:rFonts w:asciiTheme="majorHAnsi" w:hAnsiTheme="majorHAnsi" w:cstheme="majorHAnsi"/>
            <w:sz w:val="24"/>
            <w:szCs w:val="24"/>
          </w:rPr>
          <w:fldChar w:fldCharType="separate"/>
        </w:r>
        <w:r w:rsidDel="009261E6">
          <w:rPr>
            <w:rFonts w:ascii="Calibri Light" w:hAnsiTheme="majorHAnsi" w:cs="Calibri Light"/>
            <w:sz w:val="24"/>
          </w:rPr>
          <w:delText>(Dill &amp; Cordone, 1997; Kitada et al., 1980; Xuan et al., 2021)</w:delText>
        </w:r>
        <w:r w:rsidRPr="004B6F68" w:rsidDel="009261E6">
          <w:rPr>
            <w:rFonts w:asciiTheme="majorHAnsi" w:hAnsiTheme="majorHAnsi" w:cstheme="majorHAnsi"/>
            <w:sz w:val="24"/>
            <w:szCs w:val="24"/>
          </w:rPr>
          <w:fldChar w:fldCharType="end"/>
        </w:r>
        <w:r w:rsidRPr="004B6F68" w:rsidDel="009261E6">
          <w:rPr>
            <w:rFonts w:asciiTheme="majorHAnsi" w:hAnsiTheme="majorHAnsi" w:cstheme="majorHAnsi"/>
            <w:sz w:val="24"/>
            <w:szCs w:val="24"/>
          </w:rPr>
          <w:delText xml:space="preserve">. </w:delText>
        </w:r>
      </w:del>
      <w:r>
        <w:rPr>
          <w:rFonts w:asciiTheme="majorHAnsi" w:hAnsiTheme="majorHAnsi" w:cstheme="majorHAnsi"/>
          <w:sz w:val="24"/>
          <w:szCs w:val="24"/>
        </w:rPr>
        <w:t>D</w:t>
      </w:r>
      <w:commentRangeEnd w:id="293"/>
      <w:r w:rsidR="002B3F0A">
        <w:rPr>
          <w:rStyle w:val="CommentReference"/>
        </w:rPr>
        <w:commentReference w:id="293"/>
      </w:r>
      <w:r>
        <w:rPr>
          <w:rFonts w:asciiTheme="majorHAnsi" w:hAnsiTheme="majorHAnsi" w:cstheme="majorHAnsi"/>
          <w:sz w:val="24"/>
          <w:szCs w:val="24"/>
        </w:rPr>
        <w:t xml:space="preserve">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ins w:id="295" w:author="Shannon Erica Kendal Joslin" w:date="2023-09-16T14:33:00Z">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ins>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296"/>
      <w:commentRangeStart w:id="297"/>
      <w:commentRangeStart w:id="298"/>
      <w:r>
        <w:rPr>
          <w:rFonts w:asciiTheme="majorHAnsi" w:hAnsiTheme="majorHAnsi" w:cstheme="majorHAnsi"/>
          <w:sz w:val="24"/>
          <w:szCs w:val="24"/>
        </w:rPr>
        <w:t xml:space="preserve">This discrepancy poses limitations when using the </w:t>
      </w:r>
      <w:ins w:id="299" w:author="Shannon Erica Kendal Joslin" w:date="2023-10-13T08:24:00Z">
        <w:r w:rsidR="003E62D5">
          <w:rPr>
            <w:rFonts w:asciiTheme="majorHAnsi" w:hAnsiTheme="majorHAnsi" w:cstheme="majorHAnsi"/>
            <w:sz w:val="24"/>
            <w:szCs w:val="24"/>
          </w:rPr>
          <w:t xml:space="preserve">closely related </w:t>
        </w:r>
      </w:ins>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w:t>
      </w:r>
      <w:ins w:id="300" w:author="Andrea Schreier" w:date="2023-10-20T10:24:00Z">
        <w:r w:rsidR="009261E6">
          <w:rPr>
            <w:rFonts w:asciiTheme="majorHAnsi" w:hAnsiTheme="majorHAnsi" w:cstheme="majorHAnsi"/>
            <w:sz w:val="24"/>
            <w:szCs w:val="24"/>
          </w:rPr>
          <w:t xml:space="preserve">delta smelt </w:t>
        </w:r>
      </w:ins>
      <w:r>
        <w:rPr>
          <w:rFonts w:asciiTheme="majorHAnsi" w:hAnsiTheme="majorHAnsi" w:cstheme="majorHAnsi"/>
          <w:sz w:val="24"/>
          <w:szCs w:val="24"/>
        </w:rPr>
        <w:t>analyses, as it only a partial assembly</w:t>
      </w:r>
      <w:commentRangeEnd w:id="296"/>
      <w:r w:rsidR="00EE0B9A">
        <w:rPr>
          <w:rStyle w:val="CommentReference"/>
        </w:rPr>
        <w:commentReference w:id="296"/>
      </w:r>
      <w:commentRangeEnd w:id="297"/>
      <w:r w:rsidR="003E62D5">
        <w:rPr>
          <w:rStyle w:val="CommentReference"/>
        </w:rPr>
        <w:commentReference w:id="297"/>
      </w:r>
      <w:commentRangeEnd w:id="298"/>
      <w:r w:rsidR="002B3F0A">
        <w:rPr>
          <w:rStyle w:val="CommentReference"/>
        </w:rPr>
        <w:commentReference w:id="298"/>
      </w:r>
      <w:r>
        <w:rPr>
          <w:rFonts w:asciiTheme="majorHAnsi" w:hAnsiTheme="majorHAnsi" w:cstheme="majorHAnsi"/>
          <w:sz w:val="24"/>
          <w:szCs w:val="24"/>
        </w:rPr>
        <w:t>.</w:t>
      </w:r>
    </w:p>
    <w:p w14:paraId="3289722F" w14:textId="5E0C1119"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ins w:id="301" w:author="Shannon Erica Kendal Joslin" w:date="2023-10-13T08:25:00Z">
        <w:r w:rsidR="003E62D5">
          <w:rPr>
            <w:rFonts w:asciiTheme="majorHAnsi" w:hAnsiTheme="majorHAnsi" w:cstheme="majorHAnsi"/>
            <w:sz w:val="24"/>
            <w:szCs w:val="24"/>
          </w:rPr>
          <w:t xml:space="preserve"> </w:t>
        </w:r>
      </w:ins>
      <w:ins w:id="302" w:author="Shannon Erica Kendal Joslin" w:date="2023-10-13T08:26:00Z">
        <w:r w:rsidR="003E62D5">
          <w:rPr>
            <w:rFonts w:asciiTheme="majorHAnsi" w:hAnsiTheme="majorHAnsi" w:cstheme="majorHAnsi"/>
            <w:sz w:val="24"/>
            <w:szCs w:val="24"/>
          </w:rPr>
          <w:t>through a hybrid method of assembly</w:t>
        </w:r>
      </w:ins>
      <w:ins w:id="303" w:author="Shannon Erica Kendal Joslin" w:date="2023-10-13T08:27:00Z">
        <w:r w:rsidR="003E62D5">
          <w:rPr>
            <w:rFonts w:asciiTheme="majorHAnsi" w:hAnsiTheme="majorHAnsi" w:cstheme="majorHAnsi"/>
            <w:sz w:val="24"/>
            <w:szCs w:val="24"/>
          </w:rPr>
          <w:t xml:space="preserve"> using linked-reads, long reads and chromosome conformation capture</w:t>
        </w:r>
      </w:ins>
      <w:r>
        <w:rPr>
          <w:rFonts w:asciiTheme="majorHAnsi" w:hAnsiTheme="majorHAnsi" w:cstheme="majorHAnsi"/>
          <w:sz w:val="24"/>
          <w:szCs w:val="24"/>
        </w:rPr>
        <w:t>.</w:t>
      </w:r>
      <w:r w:rsidR="007858F9">
        <w:rPr>
          <w:rFonts w:asciiTheme="majorHAnsi" w:hAnsiTheme="majorHAnsi" w:cstheme="majorHAnsi"/>
          <w:sz w:val="24"/>
          <w:szCs w:val="24"/>
        </w:rPr>
        <w:t xml:space="preserve"> </w:t>
      </w:r>
      <w:moveFromRangeStart w:id="304" w:author="Shannon Erica Kendal Joslin" w:date="2023-10-13T08:29:00Z" w:name="move148078164"/>
      <w:commentRangeStart w:id="305"/>
      <w:moveFrom w:id="306" w:author="Shannon Erica Kendal Joslin" w:date="2023-10-13T08:29:00Z">
        <w:r w:rsidR="007858F9" w:rsidDel="003E62D5">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305"/>
        <w:r w:rsidDel="003E62D5">
          <w:rPr>
            <w:rStyle w:val="CommentReference"/>
          </w:rPr>
          <w:commentReference w:id="305"/>
        </w:r>
        <w:r w:rsidR="007858F9" w:rsidDel="003E62D5">
          <w:rPr>
            <w:rFonts w:asciiTheme="majorHAnsi" w:hAnsiTheme="majorHAnsi" w:cstheme="majorHAnsi"/>
            <w:sz w:val="24"/>
            <w:szCs w:val="24"/>
          </w:rPr>
          <w:t xml:space="preserve"> </w:t>
        </w:r>
      </w:moveFrom>
      <w:moveFromRangeEnd w:id="304"/>
      <w:commentRangeStart w:id="307"/>
      <w:commentRangeStart w:id="308"/>
      <w:commentRangeStart w:id="309"/>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w:t>
      </w:r>
      <w:proofErr w:type="spellStart"/>
      <w:ins w:id="310" w:author="Andrea Schreier" w:date="2023-10-20T10:31:00Z">
        <w:r w:rsidR="002B3F0A">
          <w:rPr>
            <w:rFonts w:asciiTheme="majorHAnsi" w:hAnsiTheme="majorHAnsi" w:cstheme="majorHAnsi"/>
            <w:sz w:val="24"/>
            <w:szCs w:val="24"/>
          </w:rPr>
          <w:t>and</w:t>
        </w:r>
        <w:proofErr w:type="spellEnd"/>
        <w:r w:rsidR="002B3F0A">
          <w:rPr>
            <w:rFonts w:asciiTheme="majorHAnsi" w:hAnsiTheme="majorHAnsi" w:cstheme="majorHAnsi"/>
            <w:sz w:val="24"/>
            <w:szCs w:val="24"/>
          </w:rPr>
          <w:t xml:space="preserve"> </w:t>
        </w:r>
      </w:ins>
      <w:r w:rsidR="007858F9">
        <w:rPr>
          <w:rFonts w:asciiTheme="majorHAnsi" w:hAnsiTheme="majorHAnsi" w:cstheme="majorHAnsi"/>
          <w:sz w:val="24"/>
          <w:szCs w:val="24"/>
        </w:rPr>
        <w:t xml:space="preserve">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307"/>
      <w:r>
        <w:rPr>
          <w:rStyle w:val="CommentReference"/>
        </w:rPr>
        <w:commentReference w:id="307"/>
      </w:r>
      <w:commentRangeEnd w:id="308"/>
      <w:r w:rsidR="005F6881">
        <w:rPr>
          <w:rStyle w:val="CommentReference"/>
        </w:rPr>
        <w:commentReference w:id="308"/>
      </w:r>
      <w:commentRangeEnd w:id="309"/>
      <w:r w:rsidR="002B3F0A">
        <w:rPr>
          <w:rStyle w:val="CommentReference"/>
        </w:rPr>
        <w:commentReference w:id="309"/>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311" w:name="_Toc113123184"/>
      <w:bookmarkStart w:id="312"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311"/>
      <w:bookmarkEnd w:id="312"/>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13" w:name="_Toc113123185"/>
      <w:bookmarkStart w:id="314" w:name="_Toc144802733"/>
      <w:r w:rsidRPr="00FD21E9">
        <w:rPr>
          <w:rFonts w:asciiTheme="majorHAnsi" w:hAnsiTheme="majorHAnsi" w:cstheme="majorHAnsi"/>
          <w:sz w:val="24"/>
          <w:szCs w:val="24"/>
        </w:rPr>
        <w:t>Sample collection &amp; DNA extraction</w:t>
      </w:r>
      <w:bookmarkEnd w:id="313"/>
      <w:bookmarkEnd w:id="314"/>
      <w:r w:rsidRPr="00FD21E9">
        <w:rPr>
          <w:rFonts w:asciiTheme="majorHAnsi" w:hAnsiTheme="majorHAnsi" w:cstheme="majorHAnsi"/>
          <w:sz w:val="24"/>
          <w:szCs w:val="24"/>
        </w:rPr>
        <w:t xml:space="preserve"> </w:t>
      </w:r>
    </w:p>
    <w:p w14:paraId="5261C20F" w14:textId="278C579A"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ins w:id="315" w:author="Shannon Erica Kendal Joslin" w:date="2023-09-17T12:24:00Z">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ins>
      <w:ins w:id="316" w:author="Shannon Erica Kendal Joslin" w:date="2023-09-17T12:25:00Z">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ins w:id="317" w:author="Shannon Erica Kendal Joslin" w:date="2023-09-17T12:25:00Z">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ins w:id="318" w:author="Shannon Erica Kendal Joslin" w:date="2023-09-16T11:43:00Z">
        <w:r w:rsidR="001B202C">
          <w:rPr>
            <w:rFonts w:asciiTheme="majorHAnsi" w:hAnsiTheme="majorHAnsi" w:cstheme="majorHAnsi"/>
            <w:sz w:val="24"/>
            <w:szCs w:val="24"/>
          </w:rPr>
          <w:t xml:space="preserve"> </w:t>
        </w:r>
      </w:ins>
      <w:ins w:id="319" w:author="Shannon Erica Kendal Joslin" w:date="2023-09-17T12:18:00Z">
        <w:r w:rsidR="007E4662">
          <w:rPr>
            <w:rFonts w:asciiTheme="majorHAnsi" w:hAnsiTheme="majorHAnsi" w:cstheme="majorHAnsi"/>
            <w:sz w:val="24"/>
            <w:szCs w:val="24"/>
          </w:rPr>
          <w:t>in</w:t>
        </w:r>
      </w:ins>
      <w:ins w:id="320" w:author="Shannon Erica Kendal Joslin" w:date="2023-09-16T11:43:00Z">
        <w:r w:rsidR="001B202C">
          <w:rPr>
            <w:rFonts w:asciiTheme="majorHAnsi" w:hAnsiTheme="majorHAnsi" w:cstheme="majorHAnsi"/>
            <w:sz w:val="24"/>
            <w:szCs w:val="24"/>
          </w:rPr>
          <w:t xml:space="preserve"> MS-222</w:t>
        </w:r>
      </w:ins>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w:t>
      </w:r>
      <w:del w:id="321" w:author="Andrea Schreier" w:date="2023-10-20T10:45:00Z">
        <w:r w:rsidRPr="00FD21E9" w:rsidDel="005611E7">
          <w:rPr>
            <w:rFonts w:asciiTheme="majorHAnsi" w:hAnsiTheme="majorHAnsi" w:cstheme="majorHAnsi"/>
            <w:sz w:val="24"/>
            <w:szCs w:val="24"/>
          </w:rPr>
          <w:delText xml:space="preserve"> tissue</w:delText>
        </w:r>
      </w:del>
      <w:r w:rsidRPr="00FD21E9">
        <w:rPr>
          <w:rFonts w:asciiTheme="majorHAnsi" w:hAnsiTheme="majorHAnsi" w:cstheme="majorHAnsi"/>
          <w:sz w:val="24"/>
          <w:szCs w:val="24"/>
        </w:rPr>
        <w:t xml:space="preserve">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ins w:id="322" w:author="Shannon Erica Kendal Joslin" w:date="2023-09-16T11:44:00Z">
        <w:r w:rsidR="001B202C">
          <w:rPr>
            <w:rFonts w:asciiTheme="majorHAnsi" w:hAnsiTheme="majorHAnsi" w:cstheme="majorHAnsi"/>
            <w:sz w:val="24"/>
            <w:szCs w:val="24"/>
          </w:rPr>
          <w:t>at -</w:t>
        </w:r>
      </w:ins>
      <w:ins w:id="323" w:author="Shannon Erica Kendal Joslin" w:date="2023-09-16T11:46:00Z">
        <w:r w:rsidR="001B202C">
          <w:rPr>
            <w:rFonts w:asciiTheme="majorHAnsi" w:hAnsiTheme="majorHAnsi" w:cstheme="majorHAnsi"/>
            <w:sz w:val="24"/>
            <w:szCs w:val="24"/>
          </w:rPr>
          <w:t>8</w:t>
        </w:r>
      </w:ins>
      <w:ins w:id="324" w:author="Shannon Erica Kendal Joslin" w:date="2023-09-16T11:44:00Z">
        <w:r w:rsidR="001B202C">
          <w:rPr>
            <w:rFonts w:asciiTheme="majorHAnsi" w:hAnsiTheme="majorHAnsi" w:cstheme="majorHAnsi"/>
            <w:sz w:val="24"/>
            <w:szCs w:val="24"/>
          </w:rPr>
          <w:t>0</w:t>
        </w:r>
      </w:ins>
      <w:ins w:id="325" w:author="Shannon Erica Kendal Joslin" w:date="2023-09-16T11:46:00Z">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ins>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w:t>
      </w:r>
      <w:ins w:id="326" w:author="Andrea Schreier" w:date="2023-10-20T10:46:00Z">
        <w:r w:rsidR="005611E7">
          <w:rPr>
            <w:rFonts w:asciiTheme="majorHAnsi" w:hAnsiTheme="majorHAnsi" w:cstheme="majorHAnsi"/>
            <w:sz w:val="24"/>
            <w:szCs w:val="24"/>
          </w:rPr>
          <w:t xml:space="preserve">long read </w:t>
        </w:r>
      </w:ins>
      <w:del w:id="327" w:author="Andrea Schreier" w:date="2023-10-20T10:46:00Z">
        <w:r w:rsidR="007E4662" w:rsidDel="005611E7">
          <w:rPr>
            <w:rFonts w:asciiTheme="majorHAnsi" w:hAnsiTheme="majorHAnsi" w:cstheme="majorHAnsi"/>
            <w:sz w:val="24"/>
            <w:szCs w:val="24"/>
          </w:rPr>
          <w:delText xml:space="preserve">subsequent </w:delText>
        </w:r>
      </w:del>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66B48702" w:rsidR="003F5039" w:rsidDel="00FA6376" w:rsidRDefault="003F5039" w:rsidP="0011235A">
      <w:pPr>
        <w:spacing w:line="240" w:lineRule="auto"/>
        <w:ind w:right="270"/>
        <w:rPr>
          <w:del w:id="328" w:author="Andrea Schreier" w:date="2023-10-20T10:48:00Z"/>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ins w:id="329" w:author="Shannon Erica Kendal Joslin" w:date="2023-09-17T10:07:00Z">
        <w:r w:rsidR="003F60A5">
          <w:rPr>
            <w:rFonts w:asciiTheme="majorHAnsi" w:hAnsiTheme="majorHAnsi" w:cstheme="majorHAnsi"/>
            <w:sz w:val="24"/>
            <w:szCs w:val="24"/>
          </w:rPr>
          <w:t xml:space="preserve"> </w:t>
        </w:r>
      </w:ins>
      <w:ins w:id="330" w:author="Shannon Erica Kendal Joslin" w:date="2023-09-17T10:08:00Z">
        <w:r w:rsidR="003F60A5">
          <w:rPr>
            <w:rFonts w:asciiTheme="majorHAnsi" w:hAnsiTheme="majorHAnsi" w:cstheme="majorHAnsi"/>
            <w:sz w:val="24"/>
            <w:szCs w:val="24"/>
          </w:rPr>
          <w:lastRenderedPageBreak/>
          <w:t>1000 S</w:t>
        </w:r>
      </w:ins>
      <w:ins w:id="331" w:author="Shannon Erica Kendal Joslin" w:date="2023-09-17T10:09:00Z">
        <w:r w:rsidR="003F60A5">
          <w:rPr>
            <w:rFonts w:asciiTheme="majorHAnsi" w:hAnsiTheme="majorHAnsi" w:cstheme="majorHAnsi"/>
            <w:sz w:val="24"/>
            <w:szCs w:val="24"/>
          </w:rPr>
          <w:t>pectrophotometer</w:t>
        </w:r>
      </w:ins>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ins w:id="332" w:author="Andrea Schreier" w:date="2023-10-20T10:47:00Z">
        <w:r w:rsidR="00FA6376">
          <w:rPr>
            <w:rFonts w:asciiTheme="majorHAnsi" w:hAnsiTheme="majorHAnsi" w:cstheme="majorHAnsi"/>
            <w:sz w:val="24"/>
            <w:szCs w:val="24"/>
          </w:rPr>
          <w:t xml:space="preserve">. </w:t>
        </w:r>
      </w:ins>
      <w:ins w:id="333" w:author="Andrea Schreier" w:date="2023-10-20T10:48:00Z">
        <w:r w:rsidR="00FA6376">
          <w:rPr>
            <w:rFonts w:asciiTheme="majorHAnsi" w:hAnsiTheme="majorHAnsi" w:cstheme="majorHAnsi"/>
            <w:sz w:val="24"/>
            <w:szCs w:val="24"/>
          </w:rPr>
          <w:t>E</w:t>
        </w:r>
      </w:ins>
      <w:del w:id="334" w:author="Andrea Schreier" w:date="2023-10-20T10:47:00Z">
        <w:r w:rsidR="003F60A5" w:rsidDel="00FA6376">
          <w:rPr>
            <w:rFonts w:asciiTheme="majorHAnsi" w:hAnsiTheme="majorHAnsi" w:cstheme="majorHAnsi"/>
            <w:sz w:val="24"/>
            <w:szCs w:val="24"/>
          </w:rPr>
          <w:delText xml:space="preserve"> </w:delText>
        </w:r>
        <w:r w:rsidR="00F93580" w:rsidDel="00FA6376">
          <w:rPr>
            <w:rFonts w:asciiTheme="majorHAnsi" w:hAnsiTheme="majorHAnsi" w:cstheme="majorHAnsi"/>
            <w:sz w:val="24"/>
            <w:szCs w:val="24"/>
          </w:rPr>
          <w:delText>an</w:delText>
        </w:r>
        <w:r w:rsidR="00C74898" w:rsidDel="00FA6376">
          <w:rPr>
            <w:rFonts w:asciiTheme="majorHAnsi" w:hAnsiTheme="majorHAnsi" w:cstheme="majorHAnsi"/>
            <w:sz w:val="24"/>
            <w:szCs w:val="24"/>
          </w:rPr>
          <w:delText>d</w:delText>
        </w:r>
      </w:del>
      <w:ins w:id="335" w:author="Shannon Erica Kendal Joslin" w:date="2023-09-17T12:14:00Z">
        <w:del w:id="336" w:author="Andrea Schreier" w:date="2023-10-20T10:48:00Z">
          <w:r w:rsidR="00FB140D" w:rsidDel="00FA6376">
            <w:rPr>
              <w:rFonts w:asciiTheme="majorHAnsi" w:hAnsiTheme="majorHAnsi" w:cstheme="majorHAnsi"/>
              <w:sz w:val="24"/>
              <w:szCs w:val="24"/>
            </w:rPr>
            <w:delText xml:space="preserve"> 10X Genomics Chromium Genome</w:delText>
          </w:r>
        </w:del>
      </w:ins>
      <w:ins w:id="337" w:author="Shannon Erica Kendal Joslin" w:date="2023-09-17T15:32:00Z">
        <w:del w:id="338" w:author="Andrea Schreier" w:date="2023-10-20T10:48:00Z">
          <w:r w:rsidR="00B0064E" w:rsidDel="00FA6376">
            <w:rPr>
              <w:rFonts w:asciiTheme="majorHAnsi" w:hAnsiTheme="majorHAnsi" w:cstheme="majorHAnsi"/>
              <w:sz w:val="24"/>
              <w:szCs w:val="24"/>
            </w:rPr>
            <w:delText xml:space="preserve"> </w:delText>
          </w:r>
        </w:del>
      </w:ins>
      <w:del w:id="339" w:author="Andrea Schreier" w:date="2023-10-20T10:48:00Z">
        <w:r w:rsidR="001D762E" w:rsidDel="00FA6376">
          <w:rPr>
            <w:rFonts w:asciiTheme="majorHAnsi" w:hAnsiTheme="majorHAnsi" w:cstheme="majorHAnsi"/>
            <w:sz w:val="24"/>
            <w:szCs w:val="24"/>
          </w:rPr>
          <w:fldChar w:fldCharType="begin"/>
        </w:r>
        <w:r w:rsidR="00167B56" w:rsidDel="00FA6376">
          <w:rPr>
            <w:rFonts w:asciiTheme="majorHAnsi" w:hAnsiTheme="majorHAnsi" w:cstheme="majorHAnsi"/>
            <w:sz w:val="24"/>
            <w:szCs w:val="24"/>
          </w:rPr>
          <w:delInstrText xml:space="preserve"> ADDIN ZOTERO_ITEM CSL_CITATION {"citationID":"O7TheIEw","properties":{"formattedCitation":"(10X Genomics, 2016)","plainCitation":"(10X Genomics, 2016)","dontUpdate":true,"noteIndex":0},"citationItems":[{"id":709,"uris":["http://zotero.org/users/local/3tku6QP0/items/U7FEMH88"],"itemData":{"id":709,"type":"document","title":"Chromium™ Genome Reagent Kits v2 User Guide","author":[{"family":"10X Genomics","given":""}],"issued":{"date-parts":[["2016"]]}}}],"schema":"https://github.com/citation-style-language/schema/raw/master/csl-citation.json"} </w:delInstrText>
        </w:r>
        <w:r w:rsidR="001D762E" w:rsidDel="00FA6376">
          <w:rPr>
            <w:rFonts w:asciiTheme="majorHAnsi" w:hAnsiTheme="majorHAnsi" w:cstheme="majorHAnsi"/>
            <w:sz w:val="24"/>
            <w:szCs w:val="24"/>
          </w:rPr>
          <w:fldChar w:fldCharType="separate"/>
        </w:r>
        <w:r w:rsidR="001D762E" w:rsidDel="00FA6376">
          <w:rPr>
            <w:rFonts w:asciiTheme="majorHAnsi" w:hAnsiTheme="majorHAnsi" w:cstheme="majorHAnsi"/>
            <w:noProof/>
            <w:sz w:val="24"/>
            <w:szCs w:val="24"/>
          </w:rPr>
          <w:delText>(10X Genomics, Pleasanton, CA)</w:delText>
        </w:r>
        <w:r w:rsidR="001D762E" w:rsidDel="00FA6376">
          <w:rPr>
            <w:rFonts w:asciiTheme="majorHAnsi" w:hAnsiTheme="majorHAnsi" w:cstheme="majorHAnsi"/>
            <w:sz w:val="24"/>
            <w:szCs w:val="24"/>
          </w:rPr>
          <w:fldChar w:fldCharType="end"/>
        </w:r>
      </w:del>
      <w:ins w:id="340" w:author="Shannon Erica Kendal Joslin" w:date="2023-09-17T12:15:00Z">
        <w:del w:id="341" w:author="Andrea Schreier" w:date="2023-10-20T10:48:00Z">
          <w:r w:rsidR="00FB140D" w:rsidDel="00FA6376">
            <w:rPr>
              <w:rFonts w:asciiTheme="majorHAnsi" w:hAnsiTheme="majorHAnsi" w:cstheme="majorHAnsi"/>
              <w:sz w:val="24"/>
              <w:szCs w:val="24"/>
            </w:rPr>
            <w:delText xml:space="preserve"> and</w:delText>
          </w:r>
        </w:del>
      </w:ins>
      <w:del w:id="342" w:author="Andrea Schreier" w:date="2023-10-20T10:48:00Z">
        <w:r w:rsidR="00C74898" w:rsidDel="00FA6376">
          <w:rPr>
            <w:rFonts w:asciiTheme="majorHAnsi" w:hAnsiTheme="majorHAnsi" w:cstheme="majorHAnsi"/>
            <w:sz w:val="24"/>
            <w:szCs w:val="24"/>
          </w:rPr>
          <w:delText xml:space="preserve"> </w:delText>
        </w:r>
      </w:del>
      <w:ins w:id="343" w:author="Shannon Erica Kendal Joslin" w:date="2023-09-17T12:14:00Z">
        <w:del w:id="344" w:author="Andrea Schreier" w:date="2023-10-20T10:48:00Z">
          <w:r w:rsidR="00FB140D" w:rsidDel="00FA6376">
            <w:rPr>
              <w:rFonts w:asciiTheme="majorHAnsi" w:hAnsiTheme="majorHAnsi" w:cstheme="majorHAnsi"/>
              <w:sz w:val="24"/>
              <w:szCs w:val="24"/>
            </w:rPr>
            <w:delText xml:space="preserve">standard and ultra-low DNA input </w:delText>
          </w:r>
        </w:del>
      </w:ins>
      <w:ins w:id="345" w:author="Shannon Erica Kendal Joslin" w:date="2023-09-16T15:06:00Z">
        <w:del w:id="346" w:author="Andrea Schreier" w:date="2023-10-20T10:48:00Z">
          <w:r w:rsidR="00B4490E" w:rsidDel="00FA6376">
            <w:rPr>
              <w:rFonts w:asciiTheme="majorHAnsi" w:hAnsiTheme="majorHAnsi" w:cstheme="majorHAnsi"/>
              <w:sz w:val="24"/>
              <w:szCs w:val="24"/>
            </w:rPr>
            <w:delText>PacBio HiFi</w:delText>
          </w:r>
        </w:del>
      </w:ins>
      <w:ins w:id="347" w:author="Shannon Erica Kendal Joslin" w:date="2023-09-16T15:08:00Z">
        <w:del w:id="348" w:author="Andrea Schreier" w:date="2023-10-20T10:48:00Z">
          <w:r w:rsidR="001C5BF5" w:rsidDel="00FA6376">
            <w:rPr>
              <w:rFonts w:asciiTheme="majorHAnsi" w:hAnsiTheme="majorHAnsi" w:cstheme="majorHAnsi"/>
              <w:sz w:val="24"/>
              <w:szCs w:val="24"/>
            </w:rPr>
            <w:delText xml:space="preserve"> </w:delText>
          </w:r>
        </w:del>
      </w:ins>
      <w:ins w:id="349" w:author="Shannon Erica Kendal Joslin" w:date="2023-09-17T12:08:00Z">
        <w:del w:id="350" w:author="Andrea Schreier" w:date="2023-10-20T10:48:00Z">
          <w:r w:rsidR="0072365C" w:rsidDel="00FA6376">
            <w:rPr>
              <w:rFonts w:asciiTheme="majorHAnsi" w:hAnsiTheme="majorHAnsi" w:cstheme="majorHAnsi"/>
              <w:sz w:val="24"/>
              <w:szCs w:val="24"/>
            </w:rPr>
            <w:delText>SMRTbell</w:delText>
          </w:r>
        </w:del>
      </w:ins>
      <w:ins w:id="351" w:author="Shannon Erica Kendal Joslin" w:date="2023-09-17T12:12:00Z">
        <w:del w:id="352" w:author="Andrea Schreier" w:date="2023-10-20T10:48:00Z">
          <w:r w:rsidR="00FB140D" w:rsidDel="00FA6376">
            <w:rPr>
              <w:rFonts w:asciiTheme="majorHAnsi" w:hAnsiTheme="majorHAnsi" w:cstheme="majorHAnsi"/>
              <w:sz w:val="24"/>
              <w:szCs w:val="24"/>
            </w:rPr>
            <w:delText xml:space="preserve"> </w:delText>
          </w:r>
        </w:del>
      </w:ins>
      <w:ins w:id="353" w:author="Shannon Erica Kendal Joslin" w:date="2023-09-17T12:09:00Z">
        <w:del w:id="354" w:author="Andrea Schreier" w:date="2023-10-20T10:48:00Z">
          <w:r w:rsidR="00FB140D" w:rsidDel="00FA6376">
            <w:rPr>
              <w:rFonts w:asciiTheme="majorHAnsi" w:hAnsiTheme="majorHAnsi" w:cstheme="majorHAnsi"/>
              <w:sz w:val="24"/>
              <w:szCs w:val="24"/>
            </w:rPr>
            <w:delText>libraries</w:delText>
          </w:r>
        </w:del>
      </w:ins>
      <w:ins w:id="355" w:author="Shannon Erica Kendal Joslin" w:date="2023-09-16T15:07:00Z">
        <w:del w:id="356" w:author="Andrea Schreier" w:date="2023-10-20T10:48:00Z">
          <w:r w:rsidR="00B4490E" w:rsidDel="00FA6376">
            <w:rPr>
              <w:rFonts w:asciiTheme="majorHAnsi" w:hAnsiTheme="majorHAnsi" w:cstheme="majorHAnsi"/>
              <w:sz w:val="24"/>
              <w:szCs w:val="24"/>
            </w:rPr>
            <w:delText xml:space="preserve"> </w:delText>
          </w:r>
        </w:del>
      </w:ins>
      <w:del w:id="357" w:author="Andrea Schreier" w:date="2023-10-20T10:48:00Z">
        <w:r w:rsidRPr="00FD21E9" w:rsidDel="00FA6376">
          <w:rPr>
            <w:rFonts w:asciiTheme="majorHAnsi" w:hAnsiTheme="majorHAnsi" w:cstheme="majorHAnsi"/>
            <w:sz w:val="24"/>
            <w:szCs w:val="24"/>
          </w:rPr>
          <w:delText>were created from e</w:delText>
        </w:r>
      </w:del>
      <w:r w:rsidRPr="00FD21E9">
        <w:rPr>
          <w:rFonts w:asciiTheme="majorHAnsi" w:hAnsiTheme="majorHAnsi" w:cstheme="majorHAnsi"/>
          <w:sz w:val="24"/>
          <w:szCs w:val="24"/>
        </w:rPr>
        <w:t>xtractions with an average read fragment length of 50</w:t>
      </w:r>
      <w:ins w:id="358"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ins w:id="359" w:author="Andrea Schreier" w:date="2023-10-20T10:48:00Z">
        <w:r w:rsidR="00FA6376">
          <w:rPr>
            <w:rFonts w:asciiTheme="majorHAnsi" w:hAnsiTheme="majorHAnsi" w:cstheme="majorHAnsi"/>
            <w:sz w:val="24"/>
            <w:szCs w:val="24"/>
          </w:rPr>
          <w:t xml:space="preserve"> </w:t>
        </w:r>
      </w:ins>
      <w:del w:id="360" w:author="Andrea Schreier" w:date="2023-10-20T10:48:00Z">
        <w:r w:rsidRPr="00FD21E9" w:rsidDel="00FA6376">
          <w:rPr>
            <w:rFonts w:asciiTheme="majorHAnsi" w:hAnsiTheme="majorHAnsi" w:cstheme="majorHAnsi"/>
            <w:sz w:val="24"/>
            <w:szCs w:val="24"/>
          </w:rPr>
          <w:delText>.</w:delText>
        </w:r>
        <w:r w:rsidR="00CD0ACF" w:rsidDel="00FA6376">
          <w:rPr>
            <w:rFonts w:asciiTheme="majorHAnsi" w:hAnsiTheme="majorHAnsi" w:cstheme="majorHAnsi"/>
            <w:sz w:val="24"/>
            <w:szCs w:val="24"/>
          </w:rPr>
          <w:delText xml:space="preserve"> </w:delText>
        </w:r>
      </w:del>
    </w:p>
    <w:p w14:paraId="282122F7" w14:textId="0145EE91" w:rsidR="00FA6376" w:rsidRDefault="00A94661" w:rsidP="00FA6376">
      <w:pPr>
        <w:spacing w:line="240" w:lineRule="auto"/>
        <w:ind w:right="270"/>
        <w:rPr>
          <w:ins w:id="361" w:author="Andrea Schreier" w:date="2023-10-20T10:49:00Z"/>
          <w:rFonts w:asciiTheme="majorHAnsi" w:hAnsiTheme="majorHAnsi" w:cstheme="majorHAnsi"/>
          <w:iCs/>
          <w:sz w:val="24"/>
          <w:szCs w:val="24"/>
        </w:rPr>
      </w:pPr>
      <w:ins w:id="362" w:author="Shannon Erica Kendal Joslin" w:date="2023-09-17T12:21:00Z">
        <w:del w:id="363" w:author="Andrea Schreier" w:date="2023-10-20T10:48:00Z">
          <w:r w:rsidDel="00FA6376">
            <w:rPr>
              <w:rFonts w:asciiTheme="majorHAnsi" w:hAnsiTheme="majorHAnsi" w:cstheme="majorHAnsi"/>
              <w:iCs/>
              <w:sz w:val="24"/>
              <w:szCs w:val="24"/>
            </w:rPr>
            <w:delText>Extracted samples with sufficient H</w:delText>
          </w:r>
        </w:del>
      </w:ins>
      <w:ins w:id="364" w:author="Shannon Erica Kendal Joslin" w:date="2023-09-17T12:22:00Z">
        <w:del w:id="365" w:author="Andrea Schreier" w:date="2023-10-20T10:48:00Z">
          <w:r w:rsidDel="00FA6376">
            <w:rPr>
              <w:rFonts w:asciiTheme="majorHAnsi" w:hAnsiTheme="majorHAnsi" w:cstheme="majorHAnsi"/>
              <w:iCs/>
              <w:sz w:val="24"/>
              <w:szCs w:val="24"/>
            </w:rPr>
            <w:delText xml:space="preserve">MW gDNA </w:delText>
          </w:r>
        </w:del>
        <w:r>
          <w:rPr>
            <w:rFonts w:asciiTheme="majorHAnsi" w:hAnsiTheme="majorHAnsi" w:cstheme="majorHAnsi"/>
            <w:iCs/>
            <w:sz w:val="24"/>
            <w:szCs w:val="24"/>
          </w:rPr>
          <w:t>were used for library prep and seq</w:t>
        </w:r>
      </w:ins>
      <w:ins w:id="366" w:author="Shannon Erica Kendal Joslin" w:date="2023-09-17T13:45:00Z">
        <w:r w:rsidR="00A04A7E">
          <w:rPr>
            <w:rFonts w:asciiTheme="majorHAnsi" w:hAnsiTheme="majorHAnsi" w:cstheme="majorHAnsi"/>
            <w:iCs/>
            <w:sz w:val="24"/>
            <w:szCs w:val="24"/>
          </w:rPr>
          <w:t>ue</w:t>
        </w:r>
      </w:ins>
      <w:ins w:id="367" w:author="Shannon Erica Kendal Joslin" w:date="2023-09-17T12:22:00Z">
        <w:r>
          <w:rPr>
            <w:rFonts w:asciiTheme="majorHAnsi" w:hAnsiTheme="majorHAnsi" w:cstheme="majorHAnsi"/>
            <w:iCs/>
            <w:sz w:val="24"/>
            <w:szCs w:val="24"/>
          </w:rPr>
          <w:t>ncing</w:t>
        </w:r>
      </w:ins>
      <w:ins w:id="368" w:author="Andrea Schreier" w:date="2023-10-20T10:52:00Z">
        <w:r w:rsidR="00FA6376">
          <w:rPr>
            <w:rFonts w:asciiTheme="majorHAnsi" w:hAnsiTheme="majorHAnsi" w:cstheme="majorHAnsi"/>
            <w:iCs/>
            <w:sz w:val="24"/>
            <w:szCs w:val="24"/>
          </w:rPr>
          <w:t xml:space="preserve"> at the UC Davis DNA Technologies and Expression Analysis </w:t>
        </w:r>
        <w:proofErr w:type="gramStart"/>
        <w:r w:rsidR="00FA6376">
          <w:rPr>
            <w:rFonts w:asciiTheme="majorHAnsi" w:hAnsiTheme="majorHAnsi" w:cstheme="majorHAnsi"/>
            <w:iCs/>
            <w:sz w:val="24"/>
            <w:szCs w:val="24"/>
          </w:rPr>
          <w:t>Core.</w:t>
        </w:r>
      </w:ins>
      <w:ins w:id="369" w:author="Shannon Erica Kendal Joslin" w:date="2023-09-17T12:22:00Z">
        <w:r>
          <w:rPr>
            <w:rFonts w:asciiTheme="majorHAnsi" w:hAnsiTheme="majorHAnsi" w:cstheme="majorHAnsi"/>
            <w:iCs/>
            <w:sz w:val="24"/>
            <w:szCs w:val="24"/>
          </w:rPr>
          <w:t>.</w:t>
        </w:r>
      </w:ins>
      <w:proofErr w:type="gramEnd"/>
    </w:p>
    <w:p w14:paraId="39DFEADB" w14:textId="55D360B6" w:rsidR="005D14A7" w:rsidRPr="00CD0ACF" w:rsidRDefault="00A94661" w:rsidP="00FA6376">
      <w:pPr>
        <w:spacing w:line="240" w:lineRule="auto"/>
        <w:ind w:right="270"/>
        <w:rPr>
          <w:rFonts w:asciiTheme="majorHAnsi" w:hAnsiTheme="majorHAnsi" w:cstheme="majorHAnsi"/>
          <w:iCs/>
          <w:sz w:val="24"/>
          <w:szCs w:val="24"/>
        </w:rPr>
        <w:pPrChange w:id="370" w:author="Andrea Schreier" w:date="2023-10-20T10:48:00Z">
          <w:pPr>
            <w:spacing w:line="240" w:lineRule="auto"/>
          </w:pPr>
        </w:pPrChange>
      </w:pPr>
      <w:ins w:id="371" w:author="Shannon Erica Kendal Joslin" w:date="2023-09-17T12:22:00Z">
        <w:del w:id="372" w:author="Andrea Schreier" w:date="2023-10-20T10:49:00Z">
          <w:r w:rsidDel="00FA6376">
            <w:rPr>
              <w:rFonts w:asciiTheme="majorHAnsi" w:hAnsiTheme="majorHAnsi" w:cstheme="majorHAnsi"/>
              <w:iCs/>
              <w:sz w:val="24"/>
              <w:szCs w:val="24"/>
            </w:rPr>
            <w:delText xml:space="preserve"> </w:delText>
          </w:r>
        </w:del>
      </w:ins>
      <w:moveToRangeStart w:id="373" w:author="Shannon Erica Kendal Joslin" w:date="2023-09-17T16:20:00Z" w:name="move145860035"/>
      <w:commentRangeStart w:id="374"/>
      <w:commentRangeStart w:id="375"/>
      <w:commentRangeStart w:id="376"/>
      <w:moveTo w:id="377" w:author="Shannon Erica Kendal Joslin" w:date="2023-09-17T16:20:00Z">
        <w:r w:rsidR="00B50827">
          <w:rPr>
            <w:rFonts w:asciiTheme="majorHAnsi" w:hAnsiTheme="majorHAnsi" w:cstheme="majorHAnsi"/>
            <w:sz w:val="24"/>
            <w:szCs w:val="24"/>
          </w:rPr>
          <w:t xml:space="preserve">If the first library prep and sequencing run </w:t>
        </w:r>
      </w:moveTo>
      <w:ins w:id="378" w:author="Andrea Schreier" w:date="2023-10-20T10:49:00Z">
        <w:r w:rsidR="00FA6376">
          <w:rPr>
            <w:rFonts w:asciiTheme="majorHAnsi" w:hAnsiTheme="majorHAnsi" w:cstheme="majorHAnsi"/>
            <w:sz w:val="24"/>
            <w:szCs w:val="24"/>
          </w:rPr>
          <w:t>from</w:t>
        </w:r>
      </w:ins>
      <w:moveTo w:id="379" w:author="Shannon Erica Kendal Joslin" w:date="2023-09-17T16:20:00Z">
        <w:del w:id="380" w:author="Andrea Schreier" w:date="2023-10-20T10:49:00Z">
          <w:r w:rsidR="00B50827" w:rsidDel="00FA6376">
            <w:rPr>
              <w:rFonts w:asciiTheme="majorHAnsi" w:hAnsiTheme="majorHAnsi" w:cstheme="majorHAnsi"/>
              <w:sz w:val="24"/>
              <w:szCs w:val="24"/>
            </w:rPr>
            <w:delText>of</w:delText>
          </w:r>
        </w:del>
        <w:r w:rsidR="00B50827">
          <w:rPr>
            <w:rFonts w:asciiTheme="majorHAnsi" w:hAnsiTheme="majorHAnsi" w:cstheme="majorHAnsi"/>
            <w:sz w:val="24"/>
            <w:szCs w:val="24"/>
          </w:rPr>
          <w:t xml:space="preserve"> an individual </w:t>
        </w:r>
      </w:moveTo>
      <w:ins w:id="381" w:author="Andrea Schreier" w:date="2023-10-20T10:49:00Z">
        <w:r w:rsidR="00FA6376">
          <w:rPr>
            <w:rFonts w:asciiTheme="majorHAnsi" w:hAnsiTheme="majorHAnsi" w:cstheme="majorHAnsi"/>
            <w:sz w:val="24"/>
            <w:szCs w:val="24"/>
          </w:rPr>
          <w:t xml:space="preserve">sample </w:t>
        </w:r>
      </w:ins>
      <w:moveTo w:id="382" w:author="Shannon Erica Kendal Joslin" w:date="2023-09-17T16:20:00Z">
        <w:r w:rsidR="00B50827">
          <w:rPr>
            <w:rFonts w:asciiTheme="majorHAnsi" w:hAnsiTheme="majorHAnsi" w:cstheme="majorHAnsi"/>
            <w:sz w:val="24"/>
            <w:szCs w:val="24"/>
          </w:rPr>
          <w:t>did not obtain sufficient coverage to carry out subsequent assembly for each sex, we selected a second high or low-input library prep based on the amount of extracted HMW gDNA remain</w:t>
        </w:r>
      </w:moveTo>
      <w:ins w:id="383" w:author="Andrea Schreier" w:date="2023-10-20T10:49:00Z">
        <w:r w:rsidR="00FA6376">
          <w:rPr>
            <w:rFonts w:asciiTheme="majorHAnsi" w:hAnsiTheme="majorHAnsi" w:cstheme="majorHAnsi"/>
            <w:sz w:val="24"/>
            <w:szCs w:val="24"/>
          </w:rPr>
          <w:t>ing</w:t>
        </w:r>
      </w:ins>
      <w:moveTo w:id="384" w:author="Shannon Erica Kendal Joslin" w:date="2023-09-17T16:20:00Z">
        <w:del w:id="385" w:author="Andrea Schreier" w:date="2023-10-20T10:49:00Z">
          <w:r w:rsidR="00B50827" w:rsidDel="00FA6376">
            <w:rPr>
              <w:rFonts w:asciiTheme="majorHAnsi" w:hAnsiTheme="majorHAnsi" w:cstheme="majorHAnsi"/>
              <w:sz w:val="24"/>
              <w:szCs w:val="24"/>
            </w:rPr>
            <w:delText>ed</w:delText>
          </w:r>
        </w:del>
        <w:r w:rsidR="00B50827">
          <w:rPr>
            <w:rFonts w:asciiTheme="majorHAnsi" w:hAnsiTheme="majorHAnsi" w:cstheme="majorHAnsi"/>
            <w:sz w:val="24"/>
            <w:szCs w:val="24"/>
          </w:rPr>
          <w:t xml:space="preserve"> for </w:t>
        </w:r>
        <w:proofErr w:type="gramStart"/>
        <w:r w:rsidR="00B50827">
          <w:rPr>
            <w:rFonts w:asciiTheme="majorHAnsi" w:hAnsiTheme="majorHAnsi" w:cstheme="majorHAnsi"/>
            <w:sz w:val="24"/>
            <w:szCs w:val="24"/>
          </w:rPr>
          <w:t>each individual</w:t>
        </w:r>
        <w:proofErr w:type="gramEnd"/>
        <w:r w:rsidR="00B50827">
          <w:rPr>
            <w:rFonts w:asciiTheme="majorHAnsi" w:hAnsiTheme="majorHAnsi" w:cstheme="majorHAnsi"/>
            <w:sz w:val="24"/>
            <w:szCs w:val="24"/>
          </w:rPr>
          <w:t xml:space="preserve">. If no further HMW gDNA was available, we resampled tissue, extracted HMW gDNA, library-prepped and sequenced a new individual of the same sex. </w:t>
        </w:r>
        <w:commentRangeEnd w:id="374"/>
        <w:r w:rsidR="00B50827">
          <w:rPr>
            <w:rStyle w:val="CommentReference"/>
          </w:rPr>
          <w:commentReference w:id="374"/>
        </w:r>
      </w:moveTo>
      <w:moveToRangeEnd w:id="373"/>
      <w:commentRangeEnd w:id="375"/>
      <w:r w:rsidR="00B50827">
        <w:rPr>
          <w:rStyle w:val="CommentReference"/>
        </w:rPr>
        <w:commentReference w:id="375"/>
      </w:r>
      <w:commentRangeEnd w:id="376"/>
      <w:r w:rsidR="00FA6376">
        <w:rPr>
          <w:rStyle w:val="CommentReference"/>
        </w:rPr>
        <w:commentReference w:id="376"/>
      </w:r>
      <w:r>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ins w:id="386" w:author="Shannon Erica Kendal Joslin" w:date="2023-09-17T12:26:00Z">
        <w:r w:rsidR="00C454CF">
          <w:rPr>
            <w:rFonts w:asciiTheme="majorHAnsi" w:hAnsiTheme="majorHAnsi" w:cstheme="majorHAnsi"/>
            <w:iCs/>
            <w:sz w:val="24"/>
            <w:szCs w:val="24"/>
          </w:rPr>
          <w:t>generat</w:t>
        </w:r>
      </w:ins>
      <w:ins w:id="387" w:author="Shannon Erica Kendal Joslin" w:date="2023-09-17T12:27:00Z">
        <w:r w:rsidR="00C454CF">
          <w:rPr>
            <w:rFonts w:asciiTheme="majorHAnsi" w:hAnsiTheme="majorHAnsi" w:cstheme="majorHAnsi"/>
            <w:iCs/>
            <w:sz w:val="24"/>
            <w:szCs w:val="24"/>
          </w:rPr>
          <w:t xml:space="preserve">ing </w:t>
        </w:r>
      </w:ins>
      <w:ins w:id="388" w:author="Shannon Erica Kendal Joslin" w:date="2023-09-17T12:26: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read</w:t>
      </w:r>
      <w:ins w:id="389" w:author="Shannon Erica Kendal Joslin" w:date="2023-09-17T12:26:00Z">
        <w:r w:rsidR="00C454CF">
          <w:rPr>
            <w:rFonts w:asciiTheme="majorHAnsi" w:hAnsiTheme="majorHAnsi" w:cstheme="majorHAnsi"/>
            <w:iCs/>
            <w:sz w:val="24"/>
            <w:szCs w:val="24"/>
          </w:rPr>
          <w:t>s</w:t>
        </w:r>
      </w:ins>
      <w:r w:rsidR="005D14A7" w:rsidRPr="00FD21E9">
        <w:rPr>
          <w:rFonts w:asciiTheme="majorHAnsi" w:hAnsiTheme="majorHAnsi" w:cstheme="majorHAnsi"/>
          <w:iCs/>
          <w:sz w:val="24"/>
          <w:szCs w:val="24"/>
        </w:rPr>
        <w:t xml:space="preserve"> and </w:t>
      </w:r>
      <w:ins w:id="390" w:author="Shannon Erica Kendal Joslin" w:date="2023-09-17T12:27:00Z">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ins>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ins w:id="391" w:author="Shannon Erica Kendal Joslin" w:date="2023-09-17T12:27: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ins w:id="392" w:author="Shannon Erica Kendal Joslin" w:date="2023-09-17T12:27:00Z">
        <w:r w:rsidR="00C454CF">
          <w:rPr>
            <w:rFonts w:asciiTheme="majorHAnsi" w:hAnsiTheme="majorHAnsi" w:cstheme="majorHAnsi"/>
            <w:iCs/>
            <w:sz w:val="24"/>
            <w:szCs w:val="24"/>
          </w:rPr>
          <w:t xml:space="preserve">PacBio HiFi </w:t>
        </w:r>
      </w:ins>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ins w:id="393" w:author="Shannon Erica Kendal Joslin" w:date="2023-09-17T12:29: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ins w:id="394" w:author="Shannon Erica Kendal Joslin" w:date="2023-09-17T12:29:00Z">
        <w:r w:rsidR="00C454CF">
          <w:rPr>
            <w:rFonts w:asciiTheme="majorHAnsi" w:hAnsiTheme="majorHAnsi" w:cstheme="majorHAnsi"/>
            <w:iCs/>
            <w:sz w:val="24"/>
            <w:szCs w:val="24"/>
          </w:rPr>
          <w:t xml:space="preserve">PacBio HiFi </w:t>
        </w:r>
      </w:ins>
      <w:r w:rsidR="005D14A7" w:rsidRPr="00FD21E9">
        <w:rPr>
          <w:rFonts w:asciiTheme="majorHAnsi" w:hAnsiTheme="majorHAnsi" w:cstheme="majorHAnsi"/>
          <w:iCs/>
          <w:sz w:val="24"/>
          <w:szCs w:val="24"/>
        </w:rPr>
        <w:t>long read sequencing</w:t>
      </w:r>
      <w:ins w:id="395" w:author="Shannon Erica Kendal Joslin" w:date="2023-09-17T12:29: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w:t>
      </w:r>
      <w:commentRangeStart w:id="396"/>
      <w:commentRangeStart w:id="397"/>
      <w:r w:rsidR="005D14A7" w:rsidRPr="00FD21E9">
        <w:rPr>
          <w:rFonts w:asciiTheme="majorHAnsi" w:hAnsiTheme="majorHAnsi" w:cstheme="majorHAnsi"/>
          <w:iCs/>
          <w:sz w:val="24"/>
          <w:szCs w:val="24"/>
        </w:rPr>
        <w:t xml:space="preserve">and </w:t>
      </w:r>
      <w:ins w:id="398" w:author="Shannon Erica Kendal Joslin" w:date="2023-09-17T12:29:00Z">
        <w:r w:rsidR="00C454CF">
          <w:rPr>
            <w:rFonts w:asciiTheme="majorHAnsi" w:hAnsiTheme="majorHAnsi" w:cstheme="majorHAnsi"/>
            <w:iCs/>
            <w:sz w:val="24"/>
            <w:szCs w:val="24"/>
          </w:rPr>
          <w:t>pool</w:t>
        </w:r>
      </w:ins>
      <w:ins w:id="399" w:author="Shannon Erica Kendal Joslin" w:date="2023-09-17T12:44:00Z">
        <w:r w:rsidR="000A3BC9">
          <w:rPr>
            <w:rFonts w:asciiTheme="majorHAnsi" w:hAnsiTheme="majorHAnsi" w:cstheme="majorHAnsi"/>
            <w:iCs/>
            <w:sz w:val="24"/>
            <w:szCs w:val="24"/>
          </w:rPr>
          <w:t>ed</w:t>
        </w:r>
      </w:ins>
      <w:ins w:id="400" w:author="Shannon Erica Kendal Joslin" w:date="2023-09-17T12:29:00Z">
        <w:r w:rsidR="00C454CF">
          <w:rPr>
            <w:rFonts w:asciiTheme="majorHAnsi" w:hAnsiTheme="majorHAnsi" w:cstheme="majorHAnsi"/>
            <w:iCs/>
            <w:sz w:val="24"/>
            <w:szCs w:val="24"/>
          </w:rPr>
          <w:t xml:space="preserve"> </w:t>
        </w:r>
      </w:ins>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ins w:id="401" w:author="Shannon Erica Kendal Joslin" w:date="2023-09-17T12:29:00Z">
        <w:r w:rsidR="00C454CF">
          <w:rPr>
            <w:rFonts w:asciiTheme="majorHAnsi" w:hAnsiTheme="majorHAnsi" w:cstheme="majorHAnsi"/>
            <w:iCs/>
            <w:sz w:val="24"/>
            <w:szCs w:val="24"/>
          </w:rPr>
          <w:t xml:space="preserve">Arima Proximo </w:t>
        </w:r>
      </w:ins>
      <w:r w:rsidR="00C454CF">
        <w:rPr>
          <w:rFonts w:asciiTheme="majorHAnsi" w:hAnsiTheme="majorHAnsi" w:cstheme="majorHAnsi"/>
          <w:iCs/>
          <w:sz w:val="24"/>
          <w:szCs w:val="24"/>
        </w:rPr>
        <w:t>hi-c</w:t>
      </w:r>
      <w:r w:rsidR="005D14A7" w:rsidRPr="00FD21E9">
        <w:rPr>
          <w:rFonts w:asciiTheme="majorHAnsi" w:hAnsiTheme="majorHAnsi" w:cstheme="majorHAnsi"/>
          <w:iCs/>
          <w:sz w:val="24"/>
          <w:szCs w:val="24"/>
        </w:rPr>
        <w:t xml:space="preserve"> sequencing data </w:t>
      </w:r>
      <w:commentRangeEnd w:id="396"/>
      <w:r w:rsidR="00B0064E">
        <w:rPr>
          <w:rStyle w:val="CommentReference"/>
        </w:rPr>
        <w:commentReference w:id="396"/>
      </w:r>
      <w:commentRangeEnd w:id="397"/>
      <w:r w:rsidR="00FA6376">
        <w:rPr>
          <w:rStyle w:val="CommentReference"/>
        </w:rPr>
        <w:commentReference w:id="397"/>
      </w:r>
      <w:r w:rsidR="005D14A7" w:rsidRPr="00FD21E9">
        <w:rPr>
          <w:rFonts w:asciiTheme="majorHAnsi" w:hAnsiTheme="majorHAnsi" w:cstheme="majorHAnsi"/>
          <w:iCs/>
          <w:sz w:val="24"/>
          <w:szCs w:val="24"/>
        </w:rPr>
        <w:t>(Table 2.2).</w:t>
      </w:r>
      <w:del w:id="402" w:author="Andrea Schreier" w:date="2023-10-20T10:49:00Z">
        <w:r w:rsidR="005D14A7" w:rsidRPr="00FD21E9" w:rsidDel="00FA6376">
          <w:rPr>
            <w:rFonts w:asciiTheme="majorHAnsi" w:hAnsiTheme="majorHAnsi" w:cstheme="majorHAnsi"/>
            <w:iCs/>
            <w:sz w:val="24"/>
            <w:szCs w:val="24"/>
          </w:rPr>
          <w:delText xml:space="preserve"> </w:delText>
        </w:r>
      </w:del>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03" w:name="_Toc113123186"/>
      <w:bookmarkStart w:id="404" w:name="_Toc144802734"/>
      <w:r w:rsidRPr="00FD21E9">
        <w:rPr>
          <w:rFonts w:asciiTheme="majorHAnsi" w:hAnsiTheme="majorHAnsi" w:cstheme="majorHAnsi"/>
          <w:sz w:val="24"/>
          <w:szCs w:val="24"/>
        </w:rPr>
        <w:t>Linked-read library prep, sequencing &amp; quality control</w:t>
      </w:r>
      <w:bookmarkEnd w:id="403"/>
      <w:bookmarkEnd w:id="404"/>
    </w:p>
    <w:p w14:paraId="243F302D" w14:textId="515593E7" w:rsidR="003F5039" w:rsidRPr="00FD21E9" w:rsidRDefault="009D6B98" w:rsidP="008739C3">
      <w:pPr>
        <w:spacing w:line="240" w:lineRule="auto"/>
        <w:ind w:right="270"/>
        <w:rPr>
          <w:rFonts w:asciiTheme="majorHAnsi" w:hAnsiTheme="majorHAnsi" w:cstheme="majorHAnsi"/>
          <w:sz w:val="24"/>
          <w:szCs w:val="24"/>
        </w:rPr>
      </w:pPr>
      <w:commentRangeStart w:id="405"/>
      <w:del w:id="406" w:author="Shannon Erica Kendal Joslin" w:date="2023-10-13T08:43:00Z">
        <w:r w:rsidDel="0086536E">
          <w:rPr>
            <w:rFonts w:asciiTheme="majorHAnsi" w:hAnsiTheme="majorHAnsi" w:cstheme="majorHAnsi"/>
            <w:sz w:val="24"/>
            <w:szCs w:val="24"/>
          </w:rPr>
          <w:delText xml:space="preserve">The linked-read sequencing technology provided by 10X Genomics </w:delText>
        </w:r>
        <w:r w:rsidR="00D14BAF" w:rsidDel="0086536E">
          <w:rPr>
            <w:rFonts w:asciiTheme="majorHAnsi" w:hAnsiTheme="majorHAnsi" w:cstheme="majorHAnsi"/>
            <w:sz w:val="24"/>
            <w:szCs w:val="24"/>
          </w:rPr>
          <w:delText>i</w:delText>
        </w:r>
        <w:r w:rsidDel="0086536E">
          <w:rPr>
            <w:rFonts w:asciiTheme="majorHAnsi" w:hAnsiTheme="majorHAnsi" w:cstheme="majorHAnsi"/>
            <w:sz w:val="24"/>
            <w:szCs w:val="24"/>
          </w:rPr>
          <w:delText xml:space="preserve">s a useful technology to incorporate into </w:delText>
        </w:r>
        <w:r w:rsidR="00D14BAF" w:rsidDel="0086536E">
          <w:rPr>
            <w:rFonts w:asciiTheme="majorHAnsi" w:hAnsiTheme="majorHAnsi" w:cstheme="majorHAnsi"/>
            <w:sz w:val="24"/>
            <w:szCs w:val="24"/>
          </w:rPr>
          <w:delText xml:space="preserve">my </w:delText>
        </w:r>
        <w:r w:rsidDel="0086536E">
          <w:rPr>
            <w:rFonts w:asciiTheme="majorHAnsi" w:hAnsiTheme="majorHAnsi" w:cstheme="majorHAnsi"/>
            <w:sz w:val="24"/>
            <w:szCs w:val="24"/>
          </w:rPr>
          <w:delText>hybrid genome assembl</w:delText>
        </w:r>
        <w:r w:rsidR="00D14BAF" w:rsidDel="0086536E">
          <w:rPr>
            <w:rFonts w:asciiTheme="majorHAnsi" w:hAnsiTheme="majorHAnsi" w:cstheme="majorHAnsi"/>
            <w:sz w:val="24"/>
            <w:szCs w:val="24"/>
          </w:rPr>
          <w:delText>y</w:delText>
        </w:r>
        <w:r w:rsidDel="0086536E">
          <w:rPr>
            <w:rFonts w:asciiTheme="majorHAnsi" w:hAnsiTheme="majorHAnsi" w:cstheme="majorHAnsi"/>
            <w:sz w:val="24"/>
            <w:szCs w:val="24"/>
          </w:rPr>
          <w:delText xml:space="preserve">, as it </w:delText>
        </w:r>
        <w:r w:rsidR="00D57765" w:rsidDel="0086536E">
          <w:rPr>
            <w:rFonts w:asciiTheme="majorHAnsi" w:hAnsiTheme="majorHAnsi" w:cstheme="majorHAnsi"/>
            <w:sz w:val="24"/>
            <w:szCs w:val="24"/>
          </w:rPr>
          <w:delText xml:space="preserve">requires </w:delText>
        </w:r>
        <w:commentRangeStart w:id="407"/>
        <w:r w:rsidR="00D57765" w:rsidDel="0086536E">
          <w:rPr>
            <w:rFonts w:asciiTheme="majorHAnsi" w:hAnsiTheme="majorHAnsi" w:cstheme="majorHAnsi"/>
            <w:sz w:val="24"/>
            <w:szCs w:val="24"/>
          </w:rPr>
          <w:delText>small amounts (n</w:delText>
        </w:r>
        <w:r w:rsidR="005C1F2A" w:rsidDel="0086536E">
          <w:rPr>
            <w:rFonts w:asciiTheme="majorHAnsi" w:hAnsiTheme="majorHAnsi" w:cstheme="majorHAnsi"/>
            <w:sz w:val="24"/>
            <w:szCs w:val="24"/>
          </w:rPr>
          <w:delText>anogram</w:delText>
        </w:r>
        <w:r w:rsidR="00D57765" w:rsidDel="0086536E">
          <w:rPr>
            <w:rFonts w:asciiTheme="majorHAnsi" w:hAnsiTheme="majorHAnsi" w:cstheme="majorHAnsi"/>
            <w:sz w:val="24"/>
            <w:szCs w:val="24"/>
          </w:rPr>
          <w:delText xml:space="preserve">s) of DNA </w:delText>
        </w:r>
        <w:commentRangeEnd w:id="407"/>
        <w:r w:rsidR="00D14BAF" w:rsidDel="0086536E">
          <w:rPr>
            <w:rStyle w:val="CommentReference"/>
          </w:rPr>
          <w:commentReference w:id="407"/>
        </w:r>
        <w:r w:rsidR="00D57765" w:rsidDel="0086536E">
          <w:rPr>
            <w:rFonts w:asciiTheme="majorHAnsi" w:hAnsiTheme="majorHAnsi" w:cstheme="majorHAnsi"/>
            <w:sz w:val="24"/>
            <w:szCs w:val="24"/>
          </w:rPr>
          <w:delText xml:space="preserve">and </w:delText>
        </w:r>
        <w:r w:rsidDel="0086536E">
          <w:rPr>
            <w:rFonts w:asciiTheme="majorHAnsi" w:hAnsiTheme="majorHAnsi" w:cstheme="majorHAnsi"/>
            <w:sz w:val="24"/>
            <w:szCs w:val="24"/>
          </w:rPr>
          <w:delText>creates highly accurate pseudo-long reads</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L</w:delText>
        </w:r>
        <w:r w:rsidR="00025764" w:rsidDel="0086536E">
          <w:rPr>
            <w:rFonts w:asciiTheme="majorHAnsi" w:hAnsiTheme="majorHAnsi" w:cstheme="majorHAnsi"/>
            <w:sz w:val="24"/>
            <w:szCs w:val="24"/>
          </w:rPr>
          <w:delText>inked-read</w:delText>
        </w:r>
        <w:r w:rsidR="005C1F2A" w:rsidDel="0086536E">
          <w:rPr>
            <w:rFonts w:asciiTheme="majorHAnsi" w:hAnsiTheme="majorHAnsi" w:cstheme="majorHAnsi"/>
            <w:sz w:val="24"/>
            <w:szCs w:val="24"/>
          </w:rPr>
          <w:delText xml:space="preserve"> technology</w:delText>
        </w:r>
        <w:r w:rsidR="00D57765" w:rsidDel="0086536E">
          <w:rPr>
            <w:rFonts w:asciiTheme="majorHAnsi" w:hAnsiTheme="majorHAnsi" w:cstheme="majorHAnsi"/>
            <w:sz w:val="24"/>
            <w:szCs w:val="24"/>
          </w:rPr>
          <w:delText xml:space="preserve"> combine</w:delText>
        </w:r>
        <w:r w:rsidR="005C1F2A" w:rsidDel="0086536E">
          <w:rPr>
            <w:rFonts w:asciiTheme="majorHAnsi" w:hAnsiTheme="majorHAnsi" w:cstheme="majorHAnsi"/>
            <w:sz w:val="24"/>
            <w:szCs w:val="24"/>
          </w:rPr>
          <w:delText>s</w:delText>
        </w:r>
        <w:r w:rsidR="00D57765" w:rsidDel="0086536E">
          <w:rPr>
            <w:rFonts w:asciiTheme="majorHAnsi" w:hAnsiTheme="majorHAnsi" w:cstheme="majorHAnsi"/>
            <w:sz w:val="24"/>
            <w:szCs w:val="24"/>
          </w:rPr>
          <w:delText xml:space="preserve"> the benefits of long and short reads</w:delText>
        </w:r>
        <w:r w:rsidDel="0086536E">
          <w:rPr>
            <w:rFonts w:asciiTheme="majorHAnsi" w:hAnsiTheme="majorHAnsi" w:cstheme="majorHAnsi"/>
            <w:sz w:val="24"/>
            <w:szCs w:val="24"/>
          </w:rPr>
          <w:delText xml:space="preserve"> through</w:delText>
        </w:r>
        <w:r w:rsidR="00D57765" w:rsidDel="0086536E">
          <w:rPr>
            <w:rFonts w:asciiTheme="majorHAnsi" w:hAnsiTheme="majorHAnsi" w:cstheme="majorHAnsi"/>
            <w:sz w:val="24"/>
            <w:szCs w:val="24"/>
          </w:rPr>
          <w:delText xml:space="preserve"> encapsulating individual long </w:delText>
        </w:r>
        <w:r w:rsidR="00D14BAF" w:rsidDel="0086536E">
          <w:rPr>
            <w:rFonts w:asciiTheme="majorHAnsi" w:hAnsiTheme="majorHAnsi" w:cstheme="majorHAnsi"/>
            <w:sz w:val="24"/>
            <w:szCs w:val="24"/>
          </w:rPr>
          <w:delText xml:space="preserve">DNA fragments </w:delText>
        </w:r>
        <w:r w:rsidR="00025764" w:rsidDel="0086536E">
          <w:rPr>
            <w:rFonts w:asciiTheme="majorHAnsi" w:hAnsiTheme="majorHAnsi" w:cstheme="majorHAnsi"/>
            <w:sz w:val="24"/>
            <w:szCs w:val="24"/>
          </w:rPr>
          <w:delText>(50-200</w:delText>
        </w:r>
        <w:r w:rsidR="00D14BAF" w:rsidDel="0086536E">
          <w:rPr>
            <w:rFonts w:asciiTheme="majorHAnsi" w:hAnsiTheme="majorHAnsi" w:cstheme="majorHAnsi"/>
            <w:sz w:val="24"/>
            <w:szCs w:val="24"/>
          </w:rPr>
          <w:delText xml:space="preserve"> </w:delText>
        </w:r>
        <w:r w:rsidR="00025764" w:rsidDel="0086536E">
          <w:rPr>
            <w:rFonts w:asciiTheme="majorHAnsi" w:hAnsiTheme="majorHAnsi" w:cstheme="majorHAnsi"/>
            <w:sz w:val="24"/>
            <w:szCs w:val="24"/>
          </w:rPr>
          <w:delText>kb)</w:delText>
        </w:r>
        <w:r w:rsidR="00D57765" w:rsidDel="0086536E">
          <w:rPr>
            <w:rFonts w:asciiTheme="majorHAnsi" w:hAnsiTheme="majorHAnsi" w:cstheme="majorHAnsi"/>
            <w:sz w:val="24"/>
            <w:szCs w:val="24"/>
          </w:rPr>
          <w:delText xml:space="preserve"> into </w:delText>
        </w:r>
        <w:r w:rsidR="00025764" w:rsidDel="0086536E">
          <w:rPr>
            <w:rFonts w:asciiTheme="majorHAnsi" w:hAnsiTheme="majorHAnsi" w:cstheme="majorHAnsi"/>
            <w:sz w:val="24"/>
            <w:szCs w:val="24"/>
          </w:rPr>
          <w:delText>droplets of water-in-oil emulsion</w:delText>
        </w:r>
        <w:r w:rsidR="00167B56" w:rsidDel="0086536E">
          <w:rPr>
            <w:rFonts w:asciiTheme="majorHAnsi" w:hAnsiTheme="majorHAnsi" w:cstheme="majorHAnsi"/>
            <w:sz w:val="24"/>
            <w:szCs w:val="24"/>
          </w:rPr>
          <w:delText>, or</w:delText>
        </w:r>
        <w:r w:rsidR="00025764" w:rsidDel="0086536E">
          <w:rPr>
            <w:rFonts w:asciiTheme="majorHAnsi" w:hAnsiTheme="majorHAnsi" w:cstheme="majorHAnsi"/>
            <w:sz w:val="24"/>
            <w:szCs w:val="24"/>
          </w:rPr>
          <w:delText xml:space="preserve"> </w:delText>
        </w:r>
        <w:r w:rsidR="00167B56" w:rsidRPr="00FD21E9" w:rsidDel="0086536E">
          <w:rPr>
            <w:rFonts w:asciiTheme="majorHAnsi" w:hAnsiTheme="majorHAnsi" w:cstheme="majorHAnsi"/>
            <w:sz w:val="24"/>
            <w:szCs w:val="24"/>
          </w:rPr>
          <w:delText xml:space="preserve">Gel Bead-in-Emulsions </w:delText>
        </w:r>
        <w:r w:rsidR="00025764" w:rsidDel="0086536E">
          <w:rPr>
            <w:rFonts w:asciiTheme="majorHAnsi" w:hAnsiTheme="majorHAnsi" w:cstheme="majorHAnsi"/>
            <w:sz w:val="24"/>
            <w:szCs w:val="24"/>
          </w:rPr>
          <w:delText>(GEMs)</w:delText>
        </w:r>
        <w:r w:rsidR="00D57765" w:rsidDel="0086536E">
          <w:rPr>
            <w:rFonts w:asciiTheme="majorHAnsi" w:hAnsiTheme="majorHAnsi" w:cstheme="majorHAnsi"/>
            <w:sz w:val="24"/>
            <w:szCs w:val="24"/>
          </w:rPr>
          <w:delText>, shearing</w:delText>
        </w:r>
        <w:r w:rsidR="00025764" w:rsidDel="0086536E">
          <w:rPr>
            <w:rFonts w:asciiTheme="majorHAnsi" w:hAnsiTheme="majorHAnsi" w:cstheme="majorHAnsi"/>
            <w:sz w:val="24"/>
            <w:szCs w:val="24"/>
          </w:rPr>
          <w:delText xml:space="preserve"> long</w:delText>
        </w:r>
        <w:r w:rsidR="005C1F2A"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fragments </w:delText>
        </w:r>
        <w:r w:rsidR="00025764" w:rsidDel="0086536E">
          <w:rPr>
            <w:rFonts w:asciiTheme="majorHAnsi" w:hAnsiTheme="majorHAnsi" w:cstheme="majorHAnsi"/>
            <w:sz w:val="24"/>
            <w:szCs w:val="24"/>
          </w:rPr>
          <w:delText xml:space="preserve">into </w:delText>
        </w:r>
        <w:r w:rsidR="00D57765" w:rsidDel="0086536E">
          <w:rPr>
            <w:rFonts w:asciiTheme="majorHAnsi" w:hAnsiTheme="majorHAnsi" w:cstheme="majorHAnsi"/>
            <w:sz w:val="24"/>
            <w:szCs w:val="24"/>
          </w:rPr>
          <w:delText xml:space="preserve">short </w:delText>
        </w:r>
        <w:r w:rsidR="00D14BAF" w:rsidDel="0086536E">
          <w:rPr>
            <w:rFonts w:asciiTheme="majorHAnsi" w:hAnsiTheme="majorHAnsi" w:cstheme="majorHAnsi"/>
            <w:sz w:val="24"/>
            <w:szCs w:val="24"/>
          </w:rPr>
          <w:delText>fragment</w:delText>
        </w:r>
        <w:r w:rsidR="00D57765" w:rsidDel="0086536E">
          <w:rPr>
            <w:rFonts w:asciiTheme="majorHAnsi" w:hAnsiTheme="majorHAnsi" w:cstheme="majorHAnsi"/>
            <w:sz w:val="24"/>
            <w:szCs w:val="24"/>
          </w:rPr>
          <w:delText>s</w:delText>
        </w:r>
        <w:r w:rsidR="00025764"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400-600 bp)</w:delText>
        </w:r>
        <w:r w:rsidR="00D57765"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attaching a unique barcode to all</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DNA </w:delText>
        </w:r>
        <w:r w:rsidR="00D57765" w:rsidDel="0086536E">
          <w:rPr>
            <w:rFonts w:asciiTheme="majorHAnsi" w:hAnsiTheme="majorHAnsi" w:cstheme="majorHAnsi"/>
            <w:sz w:val="24"/>
            <w:szCs w:val="24"/>
          </w:rPr>
          <w:delText xml:space="preserve">fragments in one </w:delText>
        </w:r>
        <w:r w:rsidR="00025764" w:rsidDel="0086536E">
          <w:rPr>
            <w:rFonts w:asciiTheme="majorHAnsi" w:hAnsiTheme="majorHAnsi" w:cstheme="majorHAnsi"/>
            <w:sz w:val="24"/>
            <w:szCs w:val="24"/>
          </w:rPr>
          <w:delText>GEM</w:delText>
        </w:r>
        <w:r w:rsidR="005C1F2A" w:rsidDel="0086536E">
          <w:rPr>
            <w:rFonts w:asciiTheme="majorHAnsi" w:hAnsiTheme="majorHAnsi" w:cstheme="majorHAnsi"/>
            <w:sz w:val="24"/>
            <w:szCs w:val="24"/>
          </w:rPr>
          <w:delText>, sequencing</w:delText>
        </w:r>
        <w:r w:rsidR="008739C3" w:rsidDel="0086536E">
          <w:rPr>
            <w:rFonts w:asciiTheme="majorHAnsi" w:hAnsiTheme="majorHAnsi" w:cstheme="majorHAnsi"/>
            <w:sz w:val="24"/>
            <w:szCs w:val="24"/>
          </w:rPr>
          <w:delText xml:space="preserve"> paired end (PE) reads</w:delText>
        </w:r>
        <w:r w:rsidR="005C1F2A" w:rsidDel="0086536E">
          <w:rPr>
            <w:rFonts w:asciiTheme="majorHAnsi" w:hAnsiTheme="majorHAnsi" w:cstheme="majorHAnsi"/>
            <w:sz w:val="24"/>
            <w:szCs w:val="24"/>
          </w:rPr>
          <w:delText xml:space="preserve"> on an Illumina sequencer, and using bioinformatics to</w:delText>
        </w:r>
        <w:r w:rsidR="008739C3" w:rsidDel="0086536E">
          <w:rPr>
            <w:rFonts w:asciiTheme="majorHAnsi" w:hAnsiTheme="majorHAnsi" w:cstheme="majorHAnsi"/>
            <w:sz w:val="24"/>
            <w:szCs w:val="24"/>
          </w:rPr>
          <w:delText xml:space="preserve"> create pseudo-long reads </w:delText>
        </w:r>
        <w:r w:rsidR="00D14BAF" w:rsidDel="0086536E">
          <w:rPr>
            <w:rFonts w:asciiTheme="majorHAnsi" w:hAnsiTheme="majorHAnsi" w:cstheme="majorHAnsi"/>
            <w:sz w:val="24"/>
            <w:szCs w:val="24"/>
          </w:rPr>
          <w:delText xml:space="preserve">by </w:delText>
        </w:r>
        <w:r w:rsidR="005C1F2A" w:rsidDel="0086536E">
          <w:rPr>
            <w:rFonts w:asciiTheme="majorHAnsi" w:hAnsiTheme="majorHAnsi" w:cstheme="majorHAnsi"/>
            <w:sz w:val="24"/>
            <w:szCs w:val="24"/>
          </w:rPr>
          <w:delText>reassociat</w:delText>
        </w:r>
        <w:r w:rsidR="008739C3" w:rsidDel="0086536E">
          <w:rPr>
            <w:rFonts w:asciiTheme="majorHAnsi" w:hAnsiTheme="majorHAnsi" w:cstheme="majorHAnsi"/>
            <w:sz w:val="24"/>
            <w:szCs w:val="24"/>
          </w:rPr>
          <w:delText>ing</w:delText>
        </w:r>
        <w:r w:rsidR="005C1F2A" w:rsidDel="0086536E">
          <w:rPr>
            <w:rFonts w:asciiTheme="majorHAnsi" w:hAnsiTheme="majorHAnsi" w:cstheme="majorHAnsi"/>
            <w:sz w:val="24"/>
            <w:szCs w:val="24"/>
          </w:rPr>
          <w:delText xml:space="preserve"> short reads previously contained in one GEM.</w:delText>
        </w:r>
        <w:r w:rsidDel="0086536E">
          <w:rPr>
            <w:rFonts w:asciiTheme="majorHAnsi" w:hAnsiTheme="majorHAnsi" w:cstheme="majorHAnsi"/>
            <w:sz w:val="24"/>
            <w:szCs w:val="24"/>
          </w:rPr>
          <w:delText xml:space="preserve"> </w:delText>
        </w:r>
        <w:commentRangeEnd w:id="405"/>
        <w:r w:rsidR="00D14BAF" w:rsidDel="0086536E">
          <w:rPr>
            <w:rStyle w:val="CommentReference"/>
          </w:rPr>
          <w:commentReference w:id="405"/>
        </w:r>
      </w:del>
      <w:del w:id="408" w:author="Andrea Schreier" w:date="2023-10-20T10:52:00Z">
        <w:r w:rsidR="006E58E9" w:rsidDel="00FA6376">
          <w:rPr>
            <w:rFonts w:asciiTheme="majorHAnsi" w:hAnsiTheme="majorHAnsi" w:cstheme="majorHAnsi"/>
            <w:sz w:val="24"/>
            <w:szCs w:val="24"/>
          </w:rPr>
          <w:delText>L</w:delText>
        </w:r>
        <w:r w:rsidR="008142CF" w:rsidDel="00FA6376">
          <w:rPr>
            <w:rFonts w:asciiTheme="majorHAnsi" w:hAnsiTheme="majorHAnsi" w:cstheme="majorHAnsi"/>
            <w:sz w:val="24"/>
            <w:szCs w:val="24"/>
          </w:rPr>
          <w:delText>inked-read l</w:delText>
        </w:r>
        <w:r w:rsidR="006E58E9" w:rsidDel="00FA6376">
          <w:rPr>
            <w:rFonts w:asciiTheme="majorHAnsi" w:hAnsiTheme="majorHAnsi" w:cstheme="majorHAnsi"/>
            <w:sz w:val="24"/>
            <w:szCs w:val="24"/>
          </w:rPr>
          <w:delText>ibrary prep was carried out</w:delText>
        </w:r>
        <w:r w:rsidR="006E58E9" w:rsidRPr="00FD21E9" w:rsidDel="00FA6376">
          <w:rPr>
            <w:rFonts w:asciiTheme="majorHAnsi" w:hAnsiTheme="majorHAnsi" w:cstheme="majorHAnsi"/>
            <w:sz w:val="24"/>
            <w:szCs w:val="24"/>
          </w:rPr>
          <w:delText xml:space="preserve"> by the UC Davis </w:delText>
        </w:r>
        <w:r w:rsidR="001D762E" w:rsidDel="00FA6376">
          <w:rPr>
            <w:rFonts w:asciiTheme="majorHAnsi" w:hAnsiTheme="majorHAnsi" w:cstheme="majorHAnsi"/>
            <w:sz w:val="24"/>
            <w:szCs w:val="24"/>
          </w:rPr>
          <w:delText>Genome Center</w:delText>
        </w:r>
        <w:r w:rsidR="006E58E9" w:rsidDel="00FA6376">
          <w:rPr>
            <w:rFonts w:asciiTheme="majorHAnsi" w:hAnsiTheme="majorHAnsi" w:cstheme="majorHAnsi"/>
            <w:sz w:val="24"/>
            <w:szCs w:val="24"/>
          </w:rPr>
          <w:delText>.</w:delText>
        </w:r>
        <w:r w:rsidR="006E58E9" w:rsidRPr="00FD21E9" w:rsidDel="00FA6376">
          <w:rPr>
            <w:rFonts w:asciiTheme="majorHAnsi" w:hAnsiTheme="majorHAnsi" w:cstheme="majorHAnsi"/>
            <w:sz w:val="24"/>
            <w:szCs w:val="24"/>
          </w:rPr>
          <w:delText xml:space="preserve"> </w:delText>
        </w:r>
      </w:del>
      <w:r w:rsidR="003F5039"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003F5039"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003F5039"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w:t>
      </w:r>
      <w:commentRangeStart w:id="409"/>
      <w:r w:rsidR="003F5039" w:rsidRPr="00FD21E9">
        <w:rPr>
          <w:rFonts w:asciiTheme="majorHAnsi" w:hAnsiTheme="majorHAnsi" w:cstheme="majorHAnsi"/>
          <w:sz w:val="24"/>
          <w:szCs w:val="24"/>
        </w:rPr>
        <w:t>Then, the sheared GEMs were converted to a sequencing library following the 10X standard operating procedure</w:t>
      </w:r>
      <w:commentRangeEnd w:id="409"/>
      <w:r w:rsidR="00FA6376">
        <w:rPr>
          <w:rStyle w:val="CommentReference"/>
        </w:rPr>
        <w:commentReference w:id="409"/>
      </w:r>
      <w:r w:rsidR="003F5039" w:rsidRPr="00FD21E9">
        <w:rPr>
          <w:rFonts w:asciiTheme="majorHAnsi" w:hAnsiTheme="majorHAnsi" w:cstheme="majorHAnsi"/>
          <w:sz w:val="24"/>
          <w:szCs w:val="24"/>
        </w:rPr>
        <w:t xml:space="preserv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1327CF4E"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lastRenderedPageBreak/>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0505E5">
        <w:rPr>
          <w:rFonts w:asciiTheme="majorHAnsi" w:hAnsiTheme="majorHAnsi" w:cstheme="majorHAnsi"/>
          <w:sz w:val="24"/>
          <w:szCs w:val="24"/>
        </w:rPr>
        <w:instrText xml:space="preserve"> ADDIN ZOTERO_ITEM CSL_CITATION {"citationID":"rTYXloYS","properties":{"formattedCitation":"(Mapleson et al., 2017a)","plainCitation":"(Mapleson et al., 2017a)","noteIndex":0},"citationItems":[{"id":"8VtU1zsE/B6ZpB4H7","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0505E5">
        <w:rPr>
          <w:rFonts w:ascii="Calibri Light" w:hAnsiTheme="majorHAnsi" w:cs="Calibri Light"/>
          <w:sz w:val="24"/>
        </w:rPr>
        <w:t>(Mapleson et al., 2017a)</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w:t>
      </w:r>
      <w:proofErr w:type="spellStart"/>
      <w:r w:rsidR="00425ACB" w:rsidRPr="00425ACB">
        <w:rPr>
          <w:rFonts w:asciiTheme="majorHAnsi" w:hAnsiTheme="majorHAnsi" w:cstheme="majorHAnsi"/>
          <w:sz w:val="24"/>
          <w:szCs w:val="24"/>
        </w:rPr>
        <w:t>mer</w:t>
      </w:r>
      <w:proofErr w:type="spellEnd"/>
      <w:r w:rsidR="00425ACB" w:rsidRPr="00425ACB">
        <w:rPr>
          <w:rFonts w:asciiTheme="majorHAnsi" w:hAnsiTheme="majorHAnsi" w:cstheme="majorHAnsi"/>
          <w:sz w:val="24"/>
          <w:szCs w:val="24"/>
        </w:rPr>
        <w:t xml:space="preserve">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10" w:name="_Toc113123187"/>
      <w:bookmarkStart w:id="411" w:name="_Toc144802735"/>
      <w:r w:rsidRPr="00FD21E9">
        <w:rPr>
          <w:rFonts w:asciiTheme="majorHAnsi" w:hAnsiTheme="majorHAnsi" w:cstheme="majorHAnsi"/>
          <w:sz w:val="24"/>
          <w:szCs w:val="24"/>
        </w:rPr>
        <w:t>Long-read library prep, sequencing &amp; quality control</w:t>
      </w:r>
      <w:bookmarkEnd w:id="410"/>
      <w:bookmarkEnd w:id="411"/>
    </w:p>
    <w:p w14:paraId="0573720A" w14:textId="007B7791" w:rsidR="003F5039" w:rsidRPr="00FD21E9" w:rsidRDefault="00425ACB" w:rsidP="0011235A">
      <w:pPr>
        <w:spacing w:line="240" w:lineRule="auto"/>
        <w:ind w:right="270"/>
        <w:rPr>
          <w:rFonts w:asciiTheme="majorHAnsi" w:hAnsiTheme="majorHAnsi" w:cstheme="majorHAnsi"/>
          <w:sz w:val="24"/>
          <w:szCs w:val="24"/>
        </w:rPr>
      </w:pPr>
      <w:ins w:id="412" w:author="Shannon Erica Kendal Joslin" w:date="2023-09-17T15:59:00Z">
        <w:del w:id="413" w:author="Andrea Schreier" w:date="2023-10-20T10:58:00Z">
          <w:r w:rsidDel="0006126E">
            <w:rPr>
              <w:rFonts w:asciiTheme="majorHAnsi" w:hAnsiTheme="majorHAnsi" w:cstheme="majorHAnsi"/>
              <w:sz w:val="24"/>
              <w:szCs w:val="24"/>
            </w:rPr>
            <w:delText>PacBio HiFi SMRTbell long</w:delText>
          </w:r>
        </w:del>
      </w:ins>
      <w:del w:id="414" w:author="Andrea Schreier" w:date="2023-10-20T10:58:00Z">
        <w:r w:rsidR="008142CF" w:rsidDel="0006126E">
          <w:rPr>
            <w:rFonts w:asciiTheme="majorHAnsi" w:hAnsiTheme="majorHAnsi" w:cstheme="majorHAnsi"/>
            <w:sz w:val="24"/>
            <w:szCs w:val="24"/>
          </w:rPr>
          <w:delText>-read library prep was carried out</w:delText>
        </w:r>
        <w:r w:rsidR="008142CF" w:rsidRPr="00FD21E9" w:rsidDel="0006126E">
          <w:rPr>
            <w:rFonts w:asciiTheme="majorHAnsi" w:hAnsiTheme="majorHAnsi" w:cstheme="majorHAnsi"/>
            <w:sz w:val="24"/>
            <w:szCs w:val="24"/>
          </w:rPr>
          <w:delText xml:space="preserve"> by the UC Davis </w:delText>
        </w:r>
        <w:r w:rsidDel="0006126E">
          <w:rPr>
            <w:rFonts w:asciiTheme="majorHAnsi" w:hAnsiTheme="majorHAnsi" w:cstheme="majorHAnsi"/>
            <w:sz w:val="24"/>
            <w:szCs w:val="24"/>
          </w:rPr>
          <w:delText>Genome Center</w:delText>
        </w:r>
        <w:r w:rsidR="008142CF" w:rsidDel="0006126E">
          <w:rPr>
            <w:rFonts w:asciiTheme="majorHAnsi" w:hAnsiTheme="majorHAnsi" w:cstheme="majorHAnsi"/>
            <w:sz w:val="24"/>
            <w:szCs w:val="24"/>
          </w:rPr>
          <w:delText>.</w:delText>
        </w:r>
        <w:r w:rsidR="008142CF" w:rsidRPr="00FD21E9" w:rsidDel="0006126E">
          <w:rPr>
            <w:rFonts w:asciiTheme="majorHAnsi" w:hAnsiTheme="majorHAnsi" w:cstheme="majorHAnsi"/>
            <w:sz w:val="24"/>
            <w:szCs w:val="24"/>
          </w:rPr>
          <w:delText xml:space="preserve"> </w:delText>
        </w:r>
      </w:del>
      <w:r w:rsidR="00586A77">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w:t>
      </w:r>
      <w:commentRangeStart w:id="415"/>
      <w:r w:rsidR="00CC49C4">
        <w:rPr>
          <w:rFonts w:asciiTheme="majorHAnsi" w:hAnsiTheme="majorHAnsi" w:cstheme="majorHAnsi"/>
          <w:sz w:val="24"/>
          <w:szCs w:val="24"/>
        </w:rPr>
        <w:t xml:space="preserve">male </w:t>
      </w:r>
      <w:r w:rsidR="00586A77">
        <w:rPr>
          <w:rFonts w:asciiTheme="majorHAnsi" w:hAnsiTheme="majorHAnsi" w:cstheme="majorHAnsi"/>
          <w:sz w:val="24"/>
          <w:szCs w:val="24"/>
        </w:rPr>
        <w:t xml:space="preserve">individual </w:t>
      </w:r>
      <w:commentRangeEnd w:id="415"/>
      <w:r w:rsidR="0006126E">
        <w:rPr>
          <w:rStyle w:val="CommentReference"/>
        </w:rPr>
        <w:commentReference w:id="415"/>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5 minutes, followed 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w:t>
      </w:r>
      <w:r w:rsidRPr="00FD21E9">
        <w:rPr>
          <w:rFonts w:asciiTheme="majorHAnsi" w:hAnsiTheme="majorHAnsi" w:cstheme="majorHAnsi"/>
          <w:sz w:val="24"/>
          <w:szCs w:val="24"/>
        </w:rPr>
        <w:lastRenderedPageBreak/>
        <w:t xml:space="preserve">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75329C5D" w:rsidR="003F5039" w:rsidRPr="00FD21E9" w:rsidRDefault="00586A77" w:rsidP="0011235A">
      <w:pPr>
        <w:spacing w:line="240" w:lineRule="auto"/>
        <w:ind w:right="270"/>
        <w:rPr>
          <w:rFonts w:asciiTheme="majorHAnsi" w:hAnsiTheme="majorHAnsi" w:cstheme="majorHAnsi"/>
          <w:sz w:val="24"/>
          <w:szCs w:val="24"/>
        </w:rPr>
      </w:pPr>
      <w:ins w:id="416" w:author="Shannon Erica Kendal Joslin" w:date="2023-09-17T16:15:00Z">
        <w:r>
          <w:rPr>
            <w:rFonts w:asciiTheme="majorHAnsi" w:hAnsiTheme="majorHAnsi" w:cstheme="majorHAnsi"/>
            <w:sz w:val="24"/>
            <w:szCs w:val="24"/>
          </w:rPr>
          <w:t xml:space="preserve">When there </w:t>
        </w:r>
        <w:del w:id="417" w:author="Andrea Schreier" w:date="2023-10-20T11:01:00Z">
          <w:r w:rsidDel="0006126E">
            <w:rPr>
              <w:rFonts w:asciiTheme="majorHAnsi" w:hAnsiTheme="majorHAnsi" w:cstheme="majorHAnsi"/>
              <w:sz w:val="24"/>
              <w:szCs w:val="24"/>
            </w:rPr>
            <w:delText>was</w:delText>
          </w:r>
        </w:del>
      </w:ins>
      <w:ins w:id="418" w:author="Andrea Schreier" w:date="2023-10-20T11:01:00Z">
        <w:r w:rsidR="0006126E">
          <w:rPr>
            <w:rFonts w:asciiTheme="majorHAnsi" w:hAnsiTheme="majorHAnsi" w:cstheme="majorHAnsi"/>
            <w:sz w:val="24"/>
            <w:szCs w:val="24"/>
          </w:rPr>
          <w:t>were</w:t>
        </w:r>
      </w:ins>
      <w:ins w:id="419" w:author="Shannon Erica Kendal Joslin" w:date="2023-09-17T16:15:00Z">
        <w:r>
          <w:rPr>
            <w:rFonts w:asciiTheme="majorHAnsi" w:hAnsiTheme="majorHAnsi" w:cstheme="majorHAnsi"/>
            <w:sz w:val="24"/>
            <w:szCs w:val="24"/>
          </w:rPr>
          <w:t xml:space="preserve"> insufficient quantities of extracted DNA, l</w:t>
        </w:r>
      </w:ins>
      <w:del w:id="420" w:author="Shannon Erica Kendal Joslin" w:date="2023-09-17T16:15:00Z">
        <w:r w:rsidR="003F5039" w:rsidRPr="00FD21E9" w:rsidDel="00586A77">
          <w:rPr>
            <w:rFonts w:asciiTheme="majorHAnsi" w:hAnsiTheme="majorHAnsi" w:cstheme="majorHAnsi"/>
            <w:sz w:val="24"/>
            <w:szCs w:val="24"/>
          </w:rPr>
          <w:delText>L</w:delText>
        </w:r>
      </w:del>
      <w:r w:rsidR="003F5039" w:rsidRPr="00FD21E9">
        <w:rPr>
          <w:rFonts w:asciiTheme="majorHAnsi" w:hAnsiTheme="majorHAnsi" w:cstheme="majorHAnsi"/>
          <w:sz w:val="24"/>
          <w:szCs w:val="24"/>
        </w:rPr>
        <w:t>ow-input 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421"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5 minutes, followed by further enzymatic steps of DNA damage repair at 37</w:t>
      </w:r>
      <w:ins w:id="422"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End Repair and A-tailing at 20</w:t>
      </w:r>
      <w:ins w:id="423"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0 minutes and 65</w:t>
      </w:r>
      <w:ins w:id="424"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ligation of overhang adapters v3 at 20</w:t>
      </w:r>
      <w:ins w:id="425"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6259384C"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statistical model on raw reads to generate base quality called circular consensus (</w:t>
      </w:r>
      <w:ins w:id="426" w:author="Andrea Schreier" w:date="2023-10-20T13:19:00Z">
        <w:r w:rsidR="00391426">
          <w:rPr>
            <w:rFonts w:asciiTheme="majorHAnsi" w:hAnsiTheme="majorHAnsi" w:cstheme="majorHAnsi"/>
            <w:sz w:val="24"/>
            <w:szCs w:val="24"/>
          </w:rPr>
          <w:t>CCS</w:t>
        </w:r>
      </w:ins>
      <w:del w:id="427" w:author="Andrea Schreier" w:date="2023-10-20T13:19:00Z">
        <w:r w:rsidRPr="00FD21E9" w:rsidDel="00391426">
          <w:rPr>
            <w:rFonts w:asciiTheme="majorHAnsi" w:hAnsiTheme="majorHAnsi" w:cstheme="majorHAnsi"/>
            <w:sz w:val="24"/>
            <w:szCs w:val="24"/>
          </w:rPr>
          <w:delText>ccs</w:delText>
        </w:r>
      </w:del>
      <w:r w:rsidRPr="00FD21E9">
        <w:rPr>
          <w:rFonts w:asciiTheme="majorHAnsi" w:hAnsiTheme="majorHAnsi" w:cstheme="majorHAnsi"/>
          <w:sz w:val="24"/>
          <w:szCs w:val="24"/>
        </w:rPr>
        <w:t xml:space="preserve">)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moveFromRangeStart w:id="428" w:author="Shannon Erica Kendal Joslin" w:date="2023-09-17T16:20:00Z" w:name="move145860035"/>
      <w:commentRangeStart w:id="429"/>
      <w:moveFrom w:id="430" w:author="Shannon Erica Kendal Joslin" w:date="2023-09-17T16:20:00Z">
        <w:r w:rsidR="00B50827" w:rsidDel="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each individual. If no further HMW gDNA was available, we resampled tissue, extracted HMW gDNA, library-prepped and sequenced a new individual of the same sex. </w:t>
        </w:r>
        <w:commentRangeEnd w:id="429"/>
        <w:r w:rsidR="00B50827" w:rsidDel="00B50827">
          <w:rPr>
            <w:rStyle w:val="CommentReference"/>
          </w:rPr>
          <w:commentReference w:id="429"/>
        </w:r>
      </w:moveFrom>
      <w:moveFromRangeEnd w:id="428"/>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31" w:name="_Toc113123188"/>
      <w:bookmarkStart w:id="432" w:name="_Toc144802736"/>
      <w:r w:rsidRPr="00FD21E9">
        <w:rPr>
          <w:rFonts w:asciiTheme="majorHAnsi" w:hAnsiTheme="majorHAnsi" w:cstheme="majorHAnsi"/>
          <w:sz w:val="24"/>
          <w:szCs w:val="24"/>
        </w:rPr>
        <w:t>Hi-C chromatin conformation capture library prep, sequencing &amp; quality control</w:t>
      </w:r>
      <w:bookmarkEnd w:id="431"/>
      <w:bookmarkEnd w:id="432"/>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ins w:id="433" w:author="Shannon Erica Kendal Joslin" w:date="2023-09-17T16:21:00Z">
        <w:r w:rsidR="003A0548">
          <w:rPr>
            <w:rFonts w:asciiTheme="majorHAnsi" w:hAnsiTheme="majorHAnsi" w:cstheme="majorHAnsi"/>
            <w:sz w:val="24"/>
            <w:szCs w:val="24"/>
          </w:rPr>
          <w:t xml:space="preserve"> the</w:t>
        </w:r>
      </w:ins>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Due to the COVID-19 pandemic, we were unable 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w:t>
      </w:r>
      <w:r w:rsidRPr="00FD21E9">
        <w:rPr>
          <w:rFonts w:asciiTheme="majorHAnsi" w:hAnsiTheme="majorHAnsi" w:cstheme="majorHAnsi"/>
          <w:sz w:val="24"/>
          <w:szCs w:val="24"/>
        </w:rPr>
        <w:lastRenderedPageBreak/>
        <w:t xml:space="preserve">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434" w:name="_Toc113123189"/>
      <w:bookmarkStart w:id="435" w:name="_Toc144802737"/>
      <w:r w:rsidRPr="0087338E">
        <w:rPr>
          <w:rFonts w:asciiTheme="majorHAnsi" w:hAnsiTheme="majorHAnsi" w:cstheme="majorHAnsi"/>
          <w:sz w:val="24"/>
          <w:szCs w:val="24"/>
        </w:rPr>
        <w:t>Genome assembly</w:t>
      </w:r>
      <w:bookmarkEnd w:id="434"/>
      <w:bookmarkEnd w:id="435"/>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36" w:name="_Toc113123190"/>
      <w:bookmarkStart w:id="437" w:name="_Toc144802738"/>
      <w:r w:rsidRPr="00FD21E9">
        <w:rPr>
          <w:rFonts w:asciiTheme="majorHAnsi" w:hAnsiTheme="majorHAnsi" w:cstheme="majorHAnsi"/>
          <w:sz w:val="24"/>
          <w:szCs w:val="24"/>
        </w:rPr>
        <w:t>Assembly quality assessment</w:t>
      </w:r>
      <w:bookmarkEnd w:id="436"/>
      <w:bookmarkEnd w:id="437"/>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30A6B48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38" w:name="_Toc113123191"/>
      <w:bookmarkStart w:id="439" w:name="_Toc144802739"/>
      <w:del w:id="440" w:author="Andrea Schreier" w:date="2023-10-20T13:23:00Z">
        <w:r w:rsidRPr="00FD21E9" w:rsidDel="00391426">
          <w:rPr>
            <w:rFonts w:asciiTheme="majorHAnsi" w:hAnsiTheme="majorHAnsi" w:cstheme="majorHAnsi"/>
            <w:sz w:val="24"/>
            <w:szCs w:val="24"/>
          </w:rPr>
          <w:delText>Cytogenic</w:delText>
        </w:r>
      </w:del>
      <w:ins w:id="441" w:author="Shannon Erica Kendal Joslin" w:date="2023-10-13T09:48:00Z">
        <w:del w:id="442" w:author="Andrea Schreier" w:date="2023-10-20T13:23:00Z">
          <w:r w:rsidR="002C1A78" w:rsidDel="00391426">
            <w:rPr>
              <w:rFonts w:asciiTheme="majorHAnsi" w:hAnsiTheme="majorHAnsi" w:cstheme="majorHAnsi"/>
              <w:sz w:val="24"/>
              <w:szCs w:val="24"/>
            </w:rPr>
            <w:delText xml:space="preserve"> </w:delText>
          </w:r>
        </w:del>
      </w:ins>
      <w:ins w:id="443" w:author="Andrea Schreier" w:date="2023-10-20T13:23:00Z">
        <w:r w:rsidR="00391426">
          <w:rPr>
            <w:rFonts w:asciiTheme="majorHAnsi" w:hAnsiTheme="majorHAnsi" w:cstheme="majorHAnsi"/>
            <w:sz w:val="24"/>
            <w:szCs w:val="24"/>
          </w:rPr>
          <w:t>K</w:t>
        </w:r>
      </w:ins>
      <w:ins w:id="444" w:author="Shannon Erica Kendal Joslin" w:date="2023-10-13T09:48:00Z">
        <w:del w:id="445" w:author="Andrea Schreier" w:date="2023-10-20T13:23:00Z">
          <w:r w:rsidR="002C1A78" w:rsidDel="00391426">
            <w:rPr>
              <w:rFonts w:asciiTheme="majorHAnsi" w:hAnsiTheme="majorHAnsi" w:cstheme="majorHAnsi"/>
              <w:sz w:val="24"/>
              <w:szCs w:val="24"/>
            </w:rPr>
            <w:delText>k</w:delText>
          </w:r>
        </w:del>
        <w:r w:rsidR="002C1A78">
          <w:rPr>
            <w:rFonts w:asciiTheme="majorHAnsi" w:hAnsiTheme="majorHAnsi" w:cstheme="majorHAnsi"/>
            <w:sz w:val="24"/>
            <w:szCs w:val="24"/>
          </w:rPr>
          <w:t>aryotyp</w:t>
        </w:r>
      </w:ins>
      <w:ins w:id="446" w:author="Andrea Schreier" w:date="2023-10-20T13:24:00Z">
        <w:r w:rsidR="00391426">
          <w:rPr>
            <w:rFonts w:asciiTheme="majorHAnsi" w:hAnsiTheme="majorHAnsi" w:cstheme="majorHAnsi"/>
            <w:sz w:val="24"/>
            <w:szCs w:val="24"/>
          </w:rPr>
          <w:t>ic</w:t>
        </w:r>
      </w:ins>
      <w:ins w:id="447" w:author="Shannon Erica Kendal Joslin" w:date="2023-10-13T09:48:00Z">
        <w:del w:id="448" w:author="Andrea Schreier" w:date="2023-10-20T13:24:00Z">
          <w:r w:rsidR="002C1A78" w:rsidDel="00391426">
            <w:rPr>
              <w:rFonts w:asciiTheme="majorHAnsi" w:hAnsiTheme="majorHAnsi" w:cstheme="majorHAnsi"/>
              <w:sz w:val="24"/>
              <w:szCs w:val="24"/>
            </w:rPr>
            <w:delText>e</w:delText>
          </w:r>
        </w:del>
      </w:ins>
      <w:r w:rsidRPr="00FD21E9">
        <w:rPr>
          <w:rFonts w:asciiTheme="majorHAnsi" w:hAnsiTheme="majorHAnsi" w:cstheme="majorHAnsi"/>
          <w:sz w:val="24"/>
          <w:szCs w:val="24"/>
        </w:rPr>
        <w:t xml:space="preserve"> chromosome validation</w:t>
      </w:r>
      <w:bookmarkEnd w:id="438"/>
      <w:bookmarkEnd w:id="439"/>
    </w:p>
    <w:p w14:paraId="49CD6C97" w14:textId="12C92E3C"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w:t>
      </w:r>
      <w:ins w:id="449" w:author="Andrea Schreier" w:date="2023-10-20T13:24:00Z">
        <w:r w:rsidR="00391426">
          <w:rPr>
            <w:rFonts w:asciiTheme="majorHAnsi" w:hAnsiTheme="majorHAnsi" w:cstheme="majorHAnsi"/>
            <w:sz w:val="24"/>
            <w:szCs w:val="24"/>
          </w:rPr>
          <w:t>et</w:t>
        </w:r>
      </w:ins>
      <w:r>
        <w:rPr>
          <w:rFonts w:asciiTheme="majorHAnsi" w:hAnsiTheme="majorHAnsi" w:cstheme="majorHAnsi"/>
          <w:sz w:val="24"/>
          <w:szCs w:val="24"/>
        </w:rPr>
        <w:t>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r w:rsidR="002A4536">
        <w:rPr>
          <w:rFonts w:asciiTheme="majorHAnsi" w:hAnsiTheme="majorHAnsi" w:cstheme="majorHAnsi"/>
          <w:sz w:val="24"/>
          <w:szCs w:val="24"/>
        </w:rPr>
        <w:t xml:space="preserve">delta </w:t>
      </w:r>
      <w:proofErr w:type="gramStart"/>
      <w:r w:rsidR="002A4536">
        <w:rPr>
          <w:rFonts w:asciiTheme="majorHAnsi" w:hAnsiTheme="majorHAnsi" w:cstheme="majorHAnsi"/>
          <w:sz w:val="24"/>
          <w:szCs w:val="24"/>
        </w:rPr>
        <w:t>smelt</w:t>
      </w:r>
      <w:proofErr w:type="gramEnd"/>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w:t>
      </w:r>
      <w:proofErr w:type="gramStart"/>
      <w:r w:rsidR="002A4536">
        <w:rPr>
          <w:rFonts w:asciiTheme="majorHAnsi" w:hAnsiTheme="majorHAnsi" w:cstheme="majorHAnsi"/>
          <w:sz w:val="24"/>
          <w:szCs w:val="24"/>
        </w:rPr>
        <w:t>240 day</w:t>
      </w:r>
      <w:proofErr w:type="gramEnd"/>
      <w:r w:rsidR="002A4536">
        <w:rPr>
          <w:rFonts w:asciiTheme="majorHAnsi" w:hAnsiTheme="majorHAnsi" w:cstheme="majorHAnsi"/>
          <w:sz w:val="24"/>
          <w:szCs w:val="24"/>
        </w:rPr>
        <w:t xml:space="preserve"> post hatch subadult delta smelt and the second harvest us</w:t>
      </w:r>
      <w:ins w:id="450" w:author="Andrea Schreier" w:date="2023-10-20T13:24:00Z">
        <w:r w:rsidR="00391426">
          <w:rPr>
            <w:rFonts w:asciiTheme="majorHAnsi" w:hAnsiTheme="majorHAnsi" w:cstheme="majorHAnsi"/>
            <w:sz w:val="24"/>
            <w:szCs w:val="24"/>
          </w:rPr>
          <w:t>ed</w:t>
        </w:r>
      </w:ins>
      <w:del w:id="451" w:author="Andrea Schreier" w:date="2023-10-20T13:24:00Z">
        <w:r w:rsidR="002A4536" w:rsidDel="00391426">
          <w:rPr>
            <w:rFonts w:asciiTheme="majorHAnsi" w:hAnsiTheme="majorHAnsi" w:cstheme="majorHAnsi"/>
            <w:sz w:val="24"/>
            <w:szCs w:val="24"/>
          </w:rPr>
          <w:delText>ing</w:delText>
        </w:r>
      </w:del>
      <w:r w:rsidR="002A4536">
        <w:rPr>
          <w:rFonts w:asciiTheme="majorHAnsi" w:hAnsiTheme="majorHAnsi" w:cstheme="majorHAnsi"/>
          <w:sz w:val="24"/>
          <w:szCs w:val="24"/>
        </w:rPr>
        <w:t xml:space="preserve">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measured</w:t>
      </w:r>
      <w:ins w:id="452" w:author="Andrea Schreier" w:date="2023-10-20T13:25:00Z">
        <w:r w:rsidR="00391426">
          <w:rPr>
            <w:rFonts w:asciiTheme="majorHAnsi" w:hAnsiTheme="majorHAnsi" w:cstheme="majorHAnsi"/>
            <w:sz w:val="24"/>
            <w:szCs w:val="24"/>
          </w:rPr>
          <w:t xml:space="preserve"> (total length)</w:t>
        </w:r>
      </w:ins>
      <w:del w:id="453" w:author="Shannon Erica Kendal Joslin" w:date="2023-10-13T09:30:00Z">
        <w:r w:rsidR="00AA0A58" w:rsidDel="00392570">
          <w:rPr>
            <w:rFonts w:asciiTheme="majorHAnsi" w:hAnsiTheme="majorHAnsi" w:cstheme="majorHAnsi"/>
            <w:sz w:val="24"/>
            <w:szCs w:val="24"/>
          </w:rPr>
          <w:delText xml:space="preserve"> in length</w:delText>
        </w:r>
      </w:del>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5A697F">
        <w:rPr>
          <w:rFonts w:asciiTheme="majorHAnsi" w:hAnsiTheme="majorHAnsi" w:cstheme="majorHAnsi"/>
          <w:sz w:val="24"/>
          <w:szCs w:val="24"/>
        </w:rPr>
        <w:t xml:space="preserve">0.4 </w:t>
      </w:r>
      <w:r w:rsidR="002A4536">
        <w:rPr>
          <w:rFonts w:asciiTheme="majorHAnsi" w:hAnsiTheme="majorHAnsi" w:cstheme="majorHAnsi"/>
          <w:sz w:val="24"/>
          <w:szCs w:val="24"/>
        </w:rPr>
        <w:t>pp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ins w:id="454" w:author="Shannon Erica Kendal Joslin" w:date="2023-10-13T09:46:00Z">
        <w:r w:rsidR="002C1A78" w:rsidRPr="002C1A78">
          <w:rPr>
            <w:rFonts w:asciiTheme="majorHAnsi" w:hAnsiTheme="majorHAnsi" w:cstheme="majorHAnsi"/>
            <w:sz w:val="24"/>
            <w:szCs w:val="24"/>
          </w:rPr>
          <w:t xml:space="preserve"> </w:t>
        </w:r>
      </w:ins>
      <w:moveToRangeStart w:id="455" w:author="Shannon Erica Kendal Joslin" w:date="2023-10-13T09:46:00Z" w:name="move148082817"/>
      <w:moveTo w:id="456" w:author="Shannon Erica Kendal Joslin" w:date="2023-10-13T09:46:00Z">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moveTo>
      <w:moveToRangeEnd w:id="455"/>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457" w:name="_Toc113123192"/>
      <w:bookmarkStart w:id="458" w:name="_Toc144802740"/>
      <w:r w:rsidRPr="00FD21E9">
        <w:rPr>
          <w:rFonts w:asciiTheme="majorHAnsi" w:hAnsiTheme="majorHAnsi" w:cstheme="majorHAnsi"/>
          <w:szCs w:val="24"/>
        </w:rPr>
        <w:lastRenderedPageBreak/>
        <w:t>Results</w:t>
      </w:r>
      <w:bookmarkEnd w:id="457"/>
      <w:bookmarkEnd w:id="458"/>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59" w:name="_Toc113123193"/>
      <w:bookmarkStart w:id="460" w:name="_Toc144802741"/>
      <w:r w:rsidRPr="00FD21E9">
        <w:rPr>
          <w:rFonts w:asciiTheme="majorHAnsi" w:hAnsiTheme="majorHAnsi" w:cstheme="majorHAnsi"/>
          <w:sz w:val="24"/>
          <w:szCs w:val="24"/>
        </w:rPr>
        <w:t>Sample collection &amp; DNA extraction</w:t>
      </w:r>
      <w:bookmarkEnd w:id="459"/>
      <w:bookmarkEnd w:id="460"/>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ins w:id="461" w:author="Shannon Erica Kendal Joslin" w:date="2023-10-13T09:37:00Z">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ins>
      <w:r w:rsidRPr="00FD21E9">
        <w:rPr>
          <w:rFonts w:asciiTheme="majorHAnsi" w:hAnsiTheme="majorHAnsi" w:cstheme="majorHAnsi"/>
          <w:iCs/>
          <w:sz w:val="24"/>
          <w:szCs w:val="24"/>
        </w:rPr>
        <w:t xml:space="preserve">. We used </w:t>
      </w:r>
      <w:ins w:id="462" w:author="Shannon Erica Kendal Joslin" w:date="2023-10-13T09:35:00Z">
        <w:r w:rsidR="00CD7629">
          <w:rPr>
            <w:rFonts w:asciiTheme="majorHAnsi" w:hAnsiTheme="majorHAnsi" w:cstheme="majorHAnsi"/>
            <w:iCs/>
            <w:sz w:val="24"/>
            <w:szCs w:val="24"/>
          </w:rPr>
          <w:t xml:space="preserve">back muscle, internal organ and/or scale </w:t>
        </w:r>
      </w:ins>
      <w:r w:rsidRPr="00FD21E9">
        <w:rPr>
          <w:rFonts w:asciiTheme="majorHAnsi" w:hAnsiTheme="majorHAnsi" w:cstheme="majorHAnsi"/>
          <w:iCs/>
          <w:sz w:val="24"/>
          <w:szCs w:val="24"/>
        </w:rPr>
        <w:t>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ins w:id="463" w:author="Shannon Erica Kendal Joslin" w:date="2023-10-13T09:35:00Z">
        <w:r w:rsidR="00CD7629">
          <w:rPr>
            <w:rFonts w:asciiTheme="majorHAnsi" w:hAnsiTheme="majorHAnsi" w:cstheme="majorHAnsi"/>
            <w:iCs/>
            <w:sz w:val="24"/>
            <w:szCs w:val="24"/>
          </w:rPr>
          <w:t>, Table</w:t>
        </w:r>
      </w:ins>
      <w:ins w:id="464" w:author="Shannon Erica Kendal Joslin" w:date="2023-10-13T09:36:00Z">
        <w:r w:rsidR="00CD7629">
          <w:rPr>
            <w:rFonts w:asciiTheme="majorHAnsi" w:hAnsiTheme="majorHAnsi" w:cstheme="majorHAnsi"/>
            <w:iCs/>
            <w:sz w:val="24"/>
            <w:szCs w:val="24"/>
          </w:rPr>
          <w:t xml:space="preserve"> 2.2</w:t>
        </w:r>
      </w:ins>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465"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466" w:name="_Toc113123194"/>
      <w:bookmarkStart w:id="467" w:name="_Toc144802742"/>
      <w:r w:rsidRPr="00FD21E9">
        <w:rPr>
          <w:rFonts w:asciiTheme="majorHAnsi" w:hAnsiTheme="majorHAnsi" w:cstheme="majorHAnsi"/>
          <w:sz w:val="24"/>
          <w:szCs w:val="24"/>
        </w:rPr>
        <w:t>Linked-read sequencing &amp; quality control</w:t>
      </w:r>
      <w:bookmarkEnd w:id="466"/>
      <w:bookmarkEnd w:id="467"/>
    </w:p>
    <w:p w14:paraId="529DA7B4" w14:textId="522A291A"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k-</w:t>
      </w:r>
      <w:proofErr w:type="spellStart"/>
      <w:r w:rsidRPr="009A34FE">
        <w:rPr>
          <w:rFonts w:asciiTheme="majorHAnsi" w:hAnsiTheme="majorHAnsi" w:cstheme="majorHAnsi"/>
          <w:sz w:val="24"/>
          <w:szCs w:val="24"/>
        </w:rPr>
        <w:t>mer</w:t>
      </w:r>
      <w:proofErr w:type="spellEnd"/>
      <w:r w:rsidRPr="009A34FE">
        <w:rPr>
          <w:rFonts w:asciiTheme="majorHAnsi" w:hAnsiTheme="majorHAnsi" w:cstheme="majorHAnsi"/>
          <w:sz w:val="24"/>
          <w:szCs w:val="24"/>
        </w:rPr>
        <w:t xml:space="preserve">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10X sequencing data</w:t>
      </w:r>
      <w:ins w:id="468" w:author="Andrea Schreier" w:date="2023-10-20T13:39:00Z">
        <w:r w:rsidR="00C16CDC">
          <w:rPr>
            <w:rFonts w:asciiTheme="majorHAnsi" w:hAnsiTheme="majorHAnsi" w:cstheme="majorHAnsi"/>
            <w:sz w:val="24"/>
            <w:szCs w:val="24"/>
          </w:rPr>
          <w:t>,</w:t>
        </w:r>
      </w:ins>
      <w:r w:rsidRPr="00FD21E9">
        <w:rPr>
          <w:rFonts w:asciiTheme="majorHAnsi" w:hAnsiTheme="majorHAnsi" w:cstheme="majorHAnsi"/>
          <w:sz w:val="24"/>
          <w:szCs w:val="24"/>
        </w:rPr>
        <w:t xml:space="preserve">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ins w:id="469" w:author="Shannon Erica Kendal Joslin" w:date="2023-10-13T09:41:00Z">
        <w:r w:rsidR="00B706E8">
          <w:rPr>
            <w:rFonts w:asciiTheme="majorHAnsi" w:hAnsiTheme="majorHAnsi" w:cstheme="majorHAnsi"/>
            <w:sz w:val="24"/>
            <w:szCs w:val="24"/>
          </w:rPr>
          <w:t xml:space="preserve"> and i</w:t>
        </w:r>
      </w:ins>
      <w:del w:id="470" w:author="Shannon Erica Kendal Joslin" w:date="2023-10-13T09:41:00Z">
        <w:r w:rsidRPr="009A34FE" w:rsidDel="00B706E8">
          <w:rPr>
            <w:rFonts w:asciiTheme="majorHAnsi" w:hAnsiTheme="majorHAnsi" w:cstheme="majorHAnsi"/>
            <w:sz w:val="24"/>
            <w:szCs w:val="24"/>
          </w:rPr>
          <w:delText xml:space="preserve">. </w:delText>
        </w:r>
      </w:del>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71" w:name="_Toc113123195"/>
      <w:bookmarkStart w:id="472" w:name="_Toc144802743"/>
      <w:r w:rsidRPr="00FD21E9">
        <w:rPr>
          <w:rFonts w:asciiTheme="majorHAnsi" w:hAnsiTheme="majorHAnsi" w:cstheme="majorHAnsi"/>
          <w:sz w:val="24"/>
          <w:szCs w:val="24"/>
        </w:rPr>
        <w:t>Long-read sequencing &amp; quality control</w:t>
      </w:r>
      <w:bookmarkEnd w:id="471"/>
      <w:bookmarkEnd w:id="472"/>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 xml:space="preserve">two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473" w:name="_Toc113123196"/>
      <w:bookmarkStart w:id="474" w:name="_Toc144802744"/>
      <w:r w:rsidRPr="00FD21E9">
        <w:rPr>
          <w:rFonts w:asciiTheme="majorHAnsi" w:hAnsiTheme="majorHAnsi" w:cstheme="majorHAnsi"/>
          <w:sz w:val="24"/>
          <w:szCs w:val="24"/>
        </w:rPr>
        <w:t>Hi-C sequencing &amp; quality control</w:t>
      </w:r>
      <w:bookmarkEnd w:id="473"/>
      <w:bookmarkEnd w:id="474"/>
    </w:p>
    <w:p w14:paraId="51586397" w14:textId="2A4AA2B4"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C sequencing files contained 87,444,477 read pairs in total (Table 2.3). The data contained an average of </w:t>
      </w:r>
      <w:commentRangeStart w:id="475"/>
      <w:r w:rsidRPr="00FD21E9">
        <w:rPr>
          <w:rFonts w:asciiTheme="majorHAnsi" w:hAnsiTheme="majorHAnsi" w:cstheme="majorHAnsi"/>
          <w:sz w:val="24"/>
          <w:szCs w:val="24"/>
        </w:rPr>
        <w:t xml:space="preserve">2,966.33 </w:t>
      </w:r>
      <w:commentRangeEnd w:id="475"/>
      <w:r w:rsidR="001C71EB">
        <w:rPr>
          <w:rStyle w:val="CommentReference"/>
        </w:rPr>
        <w:commentReference w:id="475"/>
      </w:r>
      <w:r w:rsidRPr="00FD21E9">
        <w:rPr>
          <w:rFonts w:asciiTheme="majorHAnsi" w:hAnsiTheme="majorHAnsi" w:cstheme="majorHAnsi"/>
          <w:sz w:val="24"/>
          <w:szCs w:val="24"/>
        </w:rPr>
        <w:t>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76" w:name="_Toc113123197"/>
      <w:bookmarkStart w:id="477" w:name="_Toc144802745"/>
      <w:r w:rsidRPr="00FD21E9">
        <w:rPr>
          <w:rFonts w:asciiTheme="majorHAnsi" w:hAnsiTheme="majorHAnsi" w:cstheme="majorHAnsi"/>
          <w:sz w:val="24"/>
          <w:szCs w:val="24"/>
        </w:rPr>
        <w:t>Assembly quality assessment</w:t>
      </w:r>
      <w:bookmarkEnd w:id="476"/>
      <w:bookmarkEnd w:id="477"/>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30BEC25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w:t>
      </w:r>
      <w:ins w:id="478" w:author="Andrea Schreier" w:date="2023-10-20T13:42:00Z">
        <w:r w:rsidR="001C71EB">
          <w:rPr>
            <w:rFonts w:asciiTheme="majorHAnsi" w:hAnsiTheme="majorHAnsi" w:cstheme="majorHAnsi"/>
            <w:sz w:val="24"/>
            <w:szCs w:val="24"/>
          </w:rPr>
          <w:t>s</w:t>
        </w:r>
      </w:ins>
      <w:r w:rsidRPr="00FD21E9">
        <w:rPr>
          <w:rFonts w:asciiTheme="majorHAnsi" w:hAnsiTheme="majorHAnsi" w:cstheme="majorHAnsi"/>
          <w:sz w:val="24"/>
          <w:szCs w:val="24"/>
        </w:rPr>
        <w:t xml:space="preserv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14F444D1"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79" w:name="_Toc113123198"/>
      <w:bookmarkStart w:id="480" w:name="_Toc144802746"/>
      <w:del w:id="481" w:author="Andrea Schreier" w:date="2023-10-20T13:43:00Z">
        <w:r w:rsidRPr="00FD21E9" w:rsidDel="001C71EB">
          <w:rPr>
            <w:rFonts w:asciiTheme="majorHAnsi" w:hAnsiTheme="majorHAnsi" w:cstheme="majorHAnsi"/>
            <w:sz w:val="24"/>
            <w:szCs w:val="24"/>
          </w:rPr>
          <w:delText>Cytogenic</w:delText>
        </w:r>
      </w:del>
      <w:r w:rsidRPr="00FD21E9">
        <w:rPr>
          <w:rFonts w:asciiTheme="majorHAnsi" w:hAnsiTheme="majorHAnsi" w:cstheme="majorHAnsi"/>
          <w:sz w:val="24"/>
          <w:szCs w:val="24"/>
        </w:rPr>
        <w:t xml:space="preserve"> </w:t>
      </w:r>
      <w:ins w:id="482" w:author="Andrea Schreier" w:date="2023-10-20T13:43:00Z">
        <w:r w:rsidR="001C71EB">
          <w:rPr>
            <w:rFonts w:asciiTheme="majorHAnsi" w:hAnsiTheme="majorHAnsi" w:cstheme="majorHAnsi"/>
            <w:sz w:val="24"/>
            <w:szCs w:val="24"/>
          </w:rPr>
          <w:t>K</w:t>
        </w:r>
      </w:ins>
      <w:ins w:id="483" w:author="Shannon Erica Kendal Joslin" w:date="2023-10-13T09:49:00Z">
        <w:del w:id="484" w:author="Andrea Schreier" w:date="2023-10-20T13:43:00Z">
          <w:r w:rsidR="002C1A78" w:rsidDel="001C71EB">
            <w:rPr>
              <w:rFonts w:asciiTheme="majorHAnsi" w:hAnsiTheme="majorHAnsi" w:cstheme="majorHAnsi"/>
              <w:sz w:val="24"/>
              <w:szCs w:val="24"/>
            </w:rPr>
            <w:delText>k</w:delText>
          </w:r>
        </w:del>
        <w:r w:rsidR="002C1A78">
          <w:rPr>
            <w:rFonts w:asciiTheme="majorHAnsi" w:hAnsiTheme="majorHAnsi" w:cstheme="majorHAnsi"/>
            <w:sz w:val="24"/>
            <w:szCs w:val="24"/>
          </w:rPr>
          <w:t>aryotyp</w:t>
        </w:r>
      </w:ins>
      <w:ins w:id="485" w:author="Andrea Schreier" w:date="2023-10-20T13:43:00Z">
        <w:r w:rsidR="001C71EB">
          <w:rPr>
            <w:rFonts w:asciiTheme="majorHAnsi" w:hAnsiTheme="majorHAnsi" w:cstheme="majorHAnsi"/>
            <w:sz w:val="24"/>
            <w:szCs w:val="24"/>
          </w:rPr>
          <w:t>ic</w:t>
        </w:r>
      </w:ins>
      <w:ins w:id="486" w:author="Shannon Erica Kendal Joslin" w:date="2023-10-13T09:49:00Z">
        <w:del w:id="487" w:author="Andrea Schreier" w:date="2023-10-20T13:43:00Z">
          <w:r w:rsidR="002C1A78" w:rsidDel="001C71EB">
            <w:rPr>
              <w:rFonts w:asciiTheme="majorHAnsi" w:hAnsiTheme="majorHAnsi" w:cstheme="majorHAnsi"/>
              <w:sz w:val="24"/>
              <w:szCs w:val="24"/>
            </w:rPr>
            <w:delText>e</w:delText>
          </w:r>
        </w:del>
        <w:r w:rsidR="002C1A78">
          <w:rPr>
            <w:rFonts w:asciiTheme="majorHAnsi" w:hAnsiTheme="majorHAnsi" w:cstheme="majorHAnsi"/>
            <w:sz w:val="24"/>
            <w:szCs w:val="24"/>
          </w:rPr>
          <w:t xml:space="preserve"> </w:t>
        </w:r>
      </w:ins>
      <w:r w:rsidRPr="00FD21E9">
        <w:rPr>
          <w:rFonts w:asciiTheme="majorHAnsi" w:hAnsiTheme="majorHAnsi" w:cstheme="majorHAnsi"/>
          <w:sz w:val="24"/>
          <w:szCs w:val="24"/>
        </w:rPr>
        <w:t>chromosome validation</w:t>
      </w:r>
      <w:bookmarkEnd w:id="479"/>
      <w:bookmarkEnd w:id="480"/>
      <w:r w:rsidRPr="00FD21E9">
        <w:rPr>
          <w:rFonts w:asciiTheme="majorHAnsi" w:hAnsiTheme="majorHAnsi" w:cstheme="majorHAnsi"/>
          <w:sz w:val="24"/>
          <w:szCs w:val="24"/>
        </w:rPr>
        <w:t xml:space="preserve"> </w:t>
      </w:r>
    </w:p>
    <w:p w14:paraId="2A9017F9" w14:textId="61ED9D72"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w:t>
      </w:r>
      <w:ins w:id="488" w:author="Andrea Schreier" w:date="2023-10-20T13:44:00Z">
        <w:r w:rsidR="001C71EB">
          <w:rPr>
            <w:rFonts w:asciiTheme="majorHAnsi" w:hAnsiTheme="majorHAnsi" w:cstheme="majorHAnsi"/>
            <w:sz w:val="24"/>
            <w:szCs w:val="24"/>
          </w:rPr>
          <w:t>et</w:t>
        </w:r>
      </w:ins>
      <w:r w:rsidR="00A066C0">
        <w:rPr>
          <w:rFonts w:asciiTheme="majorHAnsi" w:hAnsiTheme="majorHAnsi" w:cstheme="majorHAnsi"/>
          <w:sz w:val="24"/>
          <w:szCs w:val="24"/>
        </w:rPr>
        <w:t xml:space="preserve">ic analyses. </w:t>
      </w:r>
      <w:r w:rsidR="002F52A4">
        <w:rPr>
          <w:rFonts w:asciiTheme="majorHAnsi" w:hAnsiTheme="majorHAnsi" w:cstheme="majorHAnsi"/>
          <w:sz w:val="24"/>
          <w:szCs w:val="24"/>
        </w:rPr>
        <w:t xml:space="preserve">Subadult and adult </w:t>
      </w:r>
      <w:ins w:id="489" w:author="Shannon Erica Kendal Joslin" w:date="2023-10-13T09:43:00Z">
        <w:r w:rsidR="00B706E8">
          <w:rPr>
            <w:rFonts w:asciiTheme="majorHAnsi" w:hAnsiTheme="majorHAnsi" w:cstheme="majorHAnsi"/>
            <w:sz w:val="24"/>
            <w:szCs w:val="24"/>
          </w:rPr>
          <w:t xml:space="preserve">total </w:t>
        </w:r>
      </w:ins>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ins w:id="490" w:author="Andrea Schreier" w:date="2023-10-20T13:44:00Z">
        <w:r w:rsidR="001C71EB">
          <w:rPr>
            <w:rFonts w:asciiTheme="majorHAnsi" w:hAnsiTheme="majorHAnsi" w:cstheme="majorHAnsi"/>
            <w:sz w:val="24"/>
            <w:szCs w:val="24"/>
          </w:rPr>
          <w:t xml:space="preserve"> </w:t>
        </w:r>
      </w:ins>
      <w:r>
        <w:rPr>
          <w:rFonts w:asciiTheme="majorHAnsi" w:hAnsiTheme="majorHAnsi" w:cstheme="majorHAnsi"/>
          <w:sz w:val="24"/>
          <w:szCs w:val="24"/>
        </w:rPr>
        <w:t>=</w:t>
      </w:r>
      <w:ins w:id="491" w:author="Andrea Schreier" w:date="2023-10-20T13:44:00Z">
        <w:r w:rsidR="001C71EB">
          <w:rPr>
            <w:rFonts w:asciiTheme="majorHAnsi" w:hAnsiTheme="majorHAnsi" w:cstheme="majorHAnsi"/>
            <w:sz w:val="24"/>
            <w:szCs w:val="24"/>
          </w:rPr>
          <w:t xml:space="preserve"> </w:t>
        </w:r>
      </w:ins>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ins w:id="492" w:author="Andrea Schreier" w:date="2023-10-20T13:44:00Z">
        <w:r w:rsidR="001C71EB">
          <w:rPr>
            <w:rFonts w:asciiTheme="majorHAnsi" w:hAnsiTheme="majorHAnsi" w:cstheme="majorHAnsi"/>
            <w:sz w:val="24"/>
            <w:szCs w:val="24"/>
          </w:rPr>
          <w:t xml:space="preserve"> </w:t>
        </w:r>
      </w:ins>
      <w:r>
        <w:rPr>
          <w:rFonts w:asciiTheme="majorHAnsi" w:hAnsiTheme="majorHAnsi" w:cstheme="majorHAnsi"/>
          <w:sz w:val="24"/>
          <w:szCs w:val="24"/>
        </w:rPr>
        <w:t>=</w:t>
      </w:r>
      <w:ins w:id="493" w:author="Andrea Schreier" w:date="2023-10-20T13:44:00Z">
        <w:r w:rsidR="001C71EB">
          <w:rPr>
            <w:rFonts w:asciiTheme="majorHAnsi" w:hAnsiTheme="majorHAnsi" w:cstheme="majorHAnsi"/>
            <w:sz w:val="24"/>
            <w:szCs w:val="24"/>
          </w:rPr>
          <w:t xml:space="preserve"> </w:t>
        </w:r>
      </w:ins>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moveFromRangeStart w:id="494" w:author="Shannon Erica Kendal Joslin" w:date="2023-10-13T09:46:00Z" w:name="move148082817"/>
      <w:moveFrom w:id="495" w:author="Shannon Erica Kendal Joslin" w:date="2023-10-13T09:46:00Z">
        <w:r w:rsidDel="002C1A78">
          <w:rPr>
            <w:rFonts w:asciiTheme="majorHAnsi" w:hAnsiTheme="majorHAnsi" w:cstheme="majorHAnsi"/>
            <w:sz w:val="24"/>
            <w:szCs w:val="24"/>
          </w:rPr>
          <w:t xml:space="preserve">Eight and </w:t>
        </w:r>
        <w:r w:rsidR="006F591B" w:rsidDel="002C1A78">
          <w:rPr>
            <w:rFonts w:asciiTheme="majorHAnsi" w:hAnsiTheme="majorHAnsi" w:cstheme="majorHAnsi"/>
            <w:sz w:val="24"/>
            <w:szCs w:val="24"/>
          </w:rPr>
          <w:t>fifteen cell slides were prepared from the first and second harvest, respectively. S</w:t>
        </w:r>
        <w:r w:rsidR="003F5039" w:rsidRPr="00FD21E9" w:rsidDel="002C1A78">
          <w:rPr>
            <w:rFonts w:asciiTheme="majorHAnsi" w:hAnsiTheme="majorHAnsi" w:cstheme="majorHAnsi"/>
            <w:sz w:val="24"/>
            <w:szCs w:val="24"/>
          </w:rPr>
          <w:t>eventy-five cell images were collected from the three pooled sample sets (mixed sex, males-only, females-only).</w:t>
        </w:r>
        <w:r w:rsidR="00791715" w:rsidDel="002C1A78">
          <w:rPr>
            <w:rFonts w:asciiTheme="majorHAnsi" w:hAnsiTheme="majorHAnsi" w:cstheme="majorHAnsi"/>
            <w:sz w:val="24"/>
            <w:szCs w:val="24"/>
          </w:rPr>
          <w:t xml:space="preserve"> </w:t>
        </w:r>
      </w:moveFrom>
      <w:moveFromRangeEnd w:id="494"/>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496" w:name="_Toc113123199"/>
      <w:bookmarkStart w:id="497" w:name="_Toc144802747"/>
      <w:r w:rsidRPr="00FD21E9">
        <w:rPr>
          <w:rFonts w:asciiTheme="majorHAnsi" w:hAnsiTheme="majorHAnsi" w:cstheme="majorHAnsi"/>
          <w:szCs w:val="24"/>
        </w:rPr>
        <w:t>Discussion &amp; Conclusion</w:t>
      </w:r>
      <w:bookmarkEnd w:id="496"/>
      <w:bookmarkEnd w:id="497"/>
    </w:p>
    <w:p w14:paraId="7CFC316C" w14:textId="0174B49C"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sequencing-free </w:t>
      </w:r>
      <w:del w:id="498" w:author="Shannon Erica Kendal Joslin" w:date="2023-10-13T09:48:00Z">
        <w:r w:rsidRPr="00FD21E9" w:rsidDel="002C1A78">
          <w:rPr>
            <w:rFonts w:asciiTheme="majorHAnsi" w:hAnsiTheme="majorHAnsi" w:cstheme="majorHAnsi"/>
            <w:sz w:val="24"/>
            <w:szCs w:val="24"/>
          </w:rPr>
          <w:delText xml:space="preserve">cytogenetic </w:delText>
        </w:r>
      </w:del>
      <w:ins w:id="499" w:author="Shannon Erica Kendal Joslin" w:date="2023-10-13T09:48:00Z">
        <w:r w:rsidR="002C1A78">
          <w:rPr>
            <w:rFonts w:asciiTheme="majorHAnsi" w:hAnsiTheme="majorHAnsi" w:cstheme="majorHAnsi"/>
            <w:sz w:val="24"/>
            <w:szCs w:val="24"/>
          </w:rPr>
          <w:t>karyotyping</w:t>
        </w:r>
      </w:ins>
      <w:del w:id="500" w:author="Shannon Erica Kendal Joslin" w:date="2023-10-13T09:48:00Z">
        <w:r w:rsidRPr="00FD21E9" w:rsidDel="002C1A78">
          <w:rPr>
            <w:rFonts w:asciiTheme="majorHAnsi" w:hAnsiTheme="majorHAnsi" w:cstheme="majorHAnsi"/>
            <w:sz w:val="24"/>
            <w:szCs w:val="24"/>
          </w:rPr>
          <w:delText>methods</w:delText>
        </w:r>
      </w:del>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2D5182AC" w:rsidR="000C33D6"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del w:id="501" w:author="Shannon Erica Kendal Joslin" w:date="2023-10-13T10:00:00Z">
        <w:r w:rsidRPr="00FD21E9" w:rsidDel="00450007">
          <w:rPr>
            <w:rFonts w:asciiTheme="majorHAnsi" w:hAnsiTheme="majorHAnsi" w:cstheme="majorHAnsi"/>
            <w:sz w:val="24"/>
            <w:szCs w:val="24"/>
          </w:rPr>
          <w:delText xml:space="preserve">pond </w:delText>
        </w:r>
      </w:del>
      <w:proofErr w:type="spellStart"/>
      <w:ins w:id="502" w:author="Shannon Erica Kendal Joslin" w:date="2023-10-13T10:00:00Z">
        <w:r w:rsidR="00450007">
          <w:rPr>
            <w:rFonts w:asciiTheme="majorHAnsi" w:hAnsiTheme="majorHAnsi" w:cstheme="majorHAnsi"/>
            <w:sz w:val="24"/>
            <w:szCs w:val="24"/>
          </w:rPr>
          <w:t>wakasagi</w:t>
        </w:r>
      </w:ins>
      <w:proofErr w:type="spellEnd"/>
      <w:ins w:id="503" w:author="Shannon Erica Kendal Joslin" w:date="2023-10-13T10:02:00Z">
        <w:r w:rsidR="00450007">
          <w:rPr>
            <w:rFonts w:asciiTheme="majorHAnsi" w:hAnsiTheme="majorHAnsi" w:cstheme="majorHAnsi"/>
            <w:sz w:val="24"/>
            <w:szCs w:val="24"/>
          </w:rPr>
          <w:t xml:space="preserve"> (pond)</w:t>
        </w:r>
      </w:ins>
      <w:ins w:id="504" w:author="Shannon Erica Kendal Joslin" w:date="2023-10-13T10:00:00Z">
        <w:r w:rsidR="00450007"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t>
      </w:r>
      <w:del w:id="505" w:author="Andrea Schreier" w:date="2023-10-20T13:50:00Z">
        <w:r w:rsidR="00D37010" w:rsidDel="007C4EF3">
          <w:rPr>
            <w:rFonts w:asciiTheme="majorHAnsi" w:hAnsiTheme="majorHAnsi" w:cstheme="majorHAnsi"/>
            <w:sz w:val="24"/>
            <w:szCs w:val="24"/>
          </w:rPr>
          <w:delText>with</w:delText>
        </w:r>
      </w:del>
      <w:ins w:id="506" w:author="Andrea Schreier" w:date="2023-10-20T13:49:00Z">
        <w:r w:rsidR="007C4EF3">
          <w:rPr>
            <w:rFonts w:asciiTheme="majorHAnsi" w:hAnsiTheme="majorHAnsi" w:cstheme="majorHAnsi"/>
            <w:sz w:val="24"/>
            <w:szCs w:val="24"/>
          </w:rPr>
          <w:t>in</w:t>
        </w:r>
      </w:ins>
      <w:r w:rsidR="00D37010">
        <w:rPr>
          <w:rFonts w:asciiTheme="majorHAnsi" w:hAnsiTheme="majorHAnsi" w:cstheme="majorHAnsi"/>
          <w:sz w:val="24"/>
          <w:szCs w:val="24"/>
        </w:rPr>
        <w:t xml:space="preserve"> the Osmeridae</w:t>
      </w:r>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w:t>
      </w:r>
      <w:ins w:id="507" w:author="Andrea Schreier" w:date="2023-10-20T13:50:00Z">
        <w:r w:rsidR="007C4EF3">
          <w:rPr>
            <w:rFonts w:asciiTheme="majorHAnsi" w:hAnsiTheme="majorHAnsi" w:cstheme="majorHAnsi"/>
            <w:sz w:val="24"/>
            <w:szCs w:val="24"/>
          </w:rPr>
          <w:t xml:space="preserve">karyotype </w:t>
        </w:r>
      </w:ins>
      <w:r w:rsidRPr="00FD21E9">
        <w:rPr>
          <w:rFonts w:asciiTheme="majorHAnsi" w:hAnsiTheme="majorHAnsi" w:cstheme="majorHAnsi"/>
          <w:sz w:val="24"/>
          <w:szCs w:val="24"/>
        </w:rPr>
        <w:t xml:space="preserve">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31136738"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w:t>
      </w:r>
      <w:ins w:id="508" w:author="Andrea Schreier" w:date="2023-10-20T13:50:00Z">
        <w:r w:rsidR="007C4EF3">
          <w:rPr>
            <w:rFonts w:asciiTheme="majorHAnsi" w:hAnsiTheme="majorHAnsi" w:cstheme="majorHAnsi"/>
            <w:sz w:val="24"/>
            <w:szCs w:val="24"/>
          </w:rPr>
          <w:t xml:space="preserve">delta smelt </w:t>
        </w:r>
      </w:ins>
      <w:r>
        <w:rPr>
          <w:rFonts w:asciiTheme="majorHAnsi" w:hAnsiTheme="majorHAnsi" w:cstheme="majorHAnsi"/>
          <w:sz w:val="24"/>
          <w:szCs w:val="24"/>
        </w:rPr>
        <w:t>reference genome provides a valuable resource for smelt conservation research. It is the most contiguous assembled smelt genome publicly available</w:t>
      </w:r>
      <w:del w:id="509" w:author="Shannon Erica Kendal Joslin" w:date="2023-10-13T10:03:00Z">
        <w:r w:rsidR="00081378" w:rsidDel="00450007">
          <w:rPr>
            <w:rFonts w:asciiTheme="majorHAnsi" w:hAnsiTheme="majorHAnsi" w:cstheme="majorHAnsi"/>
            <w:sz w:val="24"/>
            <w:szCs w:val="24"/>
          </w:rPr>
          <w:delText>, may be</w:delText>
        </w:r>
      </w:del>
      <w:ins w:id="510" w:author="Shannon Erica Kendal Joslin" w:date="2023-10-13T10:03:00Z">
        <w:r w:rsidR="00450007">
          <w:rPr>
            <w:rFonts w:asciiTheme="majorHAnsi" w:hAnsiTheme="majorHAnsi" w:cstheme="majorHAnsi"/>
            <w:sz w:val="24"/>
            <w:szCs w:val="24"/>
          </w:rPr>
          <w:t xml:space="preserve"> with </w:t>
        </w:r>
      </w:ins>
      <w:ins w:id="511" w:author="Shannon Erica Kendal Joslin" w:date="2023-10-13T10:04:00Z">
        <w:r w:rsidR="00450007">
          <w:rPr>
            <w:rFonts w:asciiTheme="majorHAnsi" w:hAnsiTheme="majorHAnsi" w:cstheme="majorHAnsi"/>
            <w:sz w:val="24"/>
            <w:szCs w:val="24"/>
          </w:rPr>
          <w:t>timely</w:t>
        </w:r>
      </w:ins>
      <w:r w:rsidR="00081378">
        <w:rPr>
          <w:rFonts w:asciiTheme="majorHAnsi" w:hAnsiTheme="majorHAnsi" w:cstheme="majorHAnsi"/>
          <w:sz w:val="24"/>
          <w:szCs w:val="24"/>
        </w:rPr>
        <w:t xml:space="preserve"> broad</w:t>
      </w:r>
      <w:del w:id="512" w:author="Shannon Erica Kendal Joslin" w:date="2023-10-13T10:03:00Z">
        <w:r w:rsidR="00081378" w:rsidDel="00450007">
          <w:rPr>
            <w:rFonts w:asciiTheme="majorHAnsi" w:hAnsiTheme="majorHAnsi" w:cstheme="majorHAnsi"/>
            <w:sz w:val="24"/>
            <w:szCs w:val="24"/>
          </w:rPr>
          <w:delText>ly</w:delText>
        </w:r>
      </w:del>
      <w:r w:rsidR="00081378">
        <w:rPr>
          <w:rFonts w:asciiTheme="majorHAnsi" w:hAnsiTheme="majorHAnsi" w:cstheme="majorHAnsi"/>
          <w:sz w:val="24"/>
          <w:szCs w:val="24"/>
        </w:rPr>
        <w:t xml:space="preserve"> </w:t>
      </w:r>
      <w:r w:rsidR="006B6CB5">
        <w:rPr>
          <w:rFonts w:asciiTheme="majorHAnsi" w:hAnsiTheme="majorHAnsi" w:cstheme="majorHAnsi"/>
          <w:sz w:val="24"/>
          <w:szCs w:val="24"/>
        </w:rPr>
        <w:t>and specific</w:t>
      </w:r>
      <w:ins w:id="513" w:author="Shannon Erica Kendal Joslin" w:date="2023-10-13T10:03:00Z">
        <w:r w:rsidR="00450007">
          <w:rPr>
            <w:rFonts w:asciiTheme="majorHAnsi" w:hAnsiTheme="majorHAnsi" w:cstheme="majorHAnsi"/>
            <w:sz w:val="24"/>
            <w:szCs w:val="24"/>
          </w:rPr>
          <w:t xml:space="preserve"> uses</w:t>
        </w:r>
      </w:ins>
      <w:ins w:id="514" w:author="Andrea Schreier" w:date="2023-10-20T13:51:00Z">
        <w:r w:rsidR="007C4EF3">
          <w:rPr>
            <w:rFonts w:asciiTheme="majorHAnsi" w:hAnsiTheme="majorHAnsi" w:cstheme="majorHAnsi"/>
            <w:sz w:val="24"/>
            <w:szCs w:val="24"/>
          </w:rPr>
          <w:t>.</w:t>
        </w:r>
      </w:ins>
      <w:r w:rsidR="006B6CB5">
        <w:rPr>
          <w:rFonts w:asciiTheme="majorHAnsi" w:hAnsiTheme="majorHAnsi" w:cstheme="majorHAnsi"/>
          <w:sz w:val="24"/>
          <w:szCs w:val="24"/>
        </w:rPr>
        <w:t xml:space="preserve"> </w:t>
      </w:r>
      <w:proofErr w:type="gramStart"/>
      <w:r w:rsidR="006B6CB5">
        <w:rPr>
          <w:rFonts w:asciiTheme="majorHAnsi" w:hAnsiTheme="majorHAnsi" w:cstheme="majorHAnsi"/>
          <w:sz w:val="24"/>
          <w:szCs w:val="24"/>
        </w:rPr>
        <w:t>At</w:t>
      </w:r>
      <w:proofErr w:type="gramEnd"/>
      <w:r w:rsidR="006B6CB5">
        <w:rPr>
          <w:rFonts w:asciiTheme="majorHAnsi" w:hAnsiTheme="majorHAnsi" w:cstheme="majorHAnsi"/>
          <w:sz w:val="24"/>
          <w:szCs w:val="24"/>
        </w:rPr>
        <w:t xml:space="preserve"> the broadest level, this chromosome level genome provides a resource for evolutionary studies across the tree of life. Within the </w:t>
      </w:r>
      <w:r w:rsidR="006B6CB5" w:rsidRPr="002B09C4">
        <w:rPr>
          <w:rFonts w:asciiTheme="majorHAnsi" w:hAnsiTheme="majorHAnsi" w:cstheme="majorHAnsi"/>
          <w:sz w:val="24"/>
          <w:szCs w:val="24"/>
        </w:rPr>
        <w:t>Osmeridae</w:t>
      </w:r>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r w:rsidR="00F20B76">
        <w:rPr>
          <w:rFonts w:asciiTheme="majorHAnsi" w:hAnsiTheme="majorHAnsi" w:cstheme="majorHAnsi"/>
          <w:sz w:val="24"/>
          <w:szCs w:val="24"/>
        </w:rPr>
        <w:lastRenderedPageBreak/>
        <w:t>(</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7GeOZGp7","properties":{"formattedCitation":"(Habibi, 2022)","plainCitation":"(Habibi, 2022)","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515"/>
      <w:commentRangeStart w:id="516"/>
      <w:commentRangeStart w:id="517"/>
      <w:r w:rsidR="00D37010">
        <w:rPr>
          <w:rFonts w:asciiTheme="majorHAnsi" w:hAnsiTheme="majorHAnsi" w:cstheme="majorHAnsi"/>
          <w:sz w:val="24"/>
          <w:szCs w:val="24"/>
        </w:rPr>
        <w:t>Habibi et al., in prep</w:t>
      </w:r>
      <w:commentRangeEnd w:id="515"/>
      <w:r w:rsidR="00D37010">
        <w:rPr>
          <w:rStyle w:val="CommentReference"/>
        </w:rPr>
        <w:commentReference w:id="515"/>
      </w:r>
      <w:commentRangeEnd w:id="516"/>
      <w:r w:rsidR="002B5B6D">
        <w:rPr>
          <w:rStyle w:val="CommentReference"/>
        </w:rPr>
        <w:commentReference w:id="516"/>
      </w:r>
      <w:commentRangeEnd w:id="517"/>
      <w:r w:rsidR="007C4EF3">
        <w:rPr>
          <w:rStyle w:val="CommentReference"/>
        </w:rPr>
        <w:commentReference w:id="517"/>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518" w:author="Andrea Schreier" w:date="2023-09-06T13:29:00Z">
        <w:r w:rsidR="00D37010">
          <w:rPr>
            <w:rFonts w:asciiTheme="majorHAnsi" w:hAnsiTheme="majorHAnsi" w:cstheme="majorHAnsi"/>
            <w:sz w:val="24"/>
            <w:szCs w:val="24"/>
          </w:rPr>
          <w:t>ting</w:t>
        </w:r>
      </w:ins>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519" w:name="_Toc144802748"/>
      <w:r w:rsidRPr="00A973EF">
        <w:rPr>
          <w:rFonts w:asciiTheme="minorHAnsi" w:hAnsiTheme="minorHAnsi" w:cstheme="minorHAnsi"/>
        </w:rPr>
        <w:lastRenderedPageBreak/>
        <w:t>Reference</w:t>
      </w:r>
      <w:commentRangeStart w:id="520"/>
      <w:commentRangeStart w:id="521"/>
      <w:r w:rsidRPr="00A973EF">
        <w:rPr>
          <w:rFonts w:asciiTheme="minorHAnsi" w:hAnsiTheme="minorHAnsi" w:cstheme="minorHAnsi"/>
        </w:rPr>
        <w:t>s</w:t>
      </w:r>
      <w:commentRangeEnd w:id="520"/>
      <w:r w:rsidR="00AA26EA" w:rsidRPr="00A973EF">
        <w:rPr>
          <w:rStyle w:val="CommentReference"/>
          <w:rFonts w:asciiTheme="minorHAnsi" w:hAnsiTheme="minorHAnsi" w:cstheme="minorHAnsi"/>
          <w:smallCaps w:val="0"/>
          <w:spacing w:val="0"/>
        </w:rPr>
        <w:commentReference w:id="520"/>
      </w:r>
      <w:bookmarkEnd w:id="519"/>
      <w:commentRangeEnd w:id="521"/>
      <w:r w:rsidR="00D6042A">
        <w:rPr>
          <w:rStyle w:val="CommentReference"/>
          <w:rFonts w:asciiTheme="minorHAnsi" w:hAnsiTheme="minorHAnsi"/>
          <w:smallCaps w:val="0"/>
          <w:spacing w:val="0"/>
        </w:rPr>
        <w:commentReference w:id="521"/>
      </w:r>
    </w:p>
    <w:p w14:paraId="70A3588F" w14:textId="77777777" w:rsidR="000505E5" w:rsidRPr="00DB729A" w:rsidRDefault="0087338E" w:rsidP="000505E5">
      <w:pPr>
        <w:pStyle w:val="Bibliography"/>
        <w:rPr>
          <w:rFonts w:cstheme="minorHAnsi"/>
        </w:rPr>
      </w:pPr>
      <w:r w:rsidRPr="00DB729A">
        <w:rPr>
          <w:rFonts w:eastAsia="Times New Roman" w:cstheme="minorHAnsi"/>
        </w:rPr>
        <w:fldChar w:fldCharType="begin"/>
      </w:r>
      <w:r w:rsidR="00A973EF" w:rsidRPr="00DB729A">
        <w:rPr>
          <w:rFonts w:eastAsia="Times New Roman" w:cstheme="minorHAnsi"/>
        </w:rPr>
        <w:instrText xml:space="preserve"> ADDIN ZOTERO_BIBL {"uncited":[],"omitted":[],"custom":[]} CSL_BIBLIOGRAPHY </w:instrText>
      </w:r>
      <w:r w:rsidRPr="00DB729A">
        <w:rPr>
          <w:rFonts w:eastAsia="Times New Roman" w:cstheme="minorHAnsi"/>
        </w:rPr>
        <w:fldChar w:fldCharType="separate"/>
      </w:r>
      <w:r w:rsidR="000505E5" w:rsidRPr="00DB729A">
        <w:rPr>
          <w:rFonts w:cstheme="minorHAnsi"/>
        </w:rPr>
        <w:t xml:space="preserve">10X Genomics. (2016). </w:t>
      </w:r>
      <w:r w:rsidR="000505E5" w:rsidRPr="00DB729A">
        <w:rPr>
          <w:rFonts w:cstheme="minorHAnsi"/>
          <w:i/>
          <w:iCs/>
        </w:rPr>
        <w:t>Chromium</w:t>
      </w:r>
      <w:r w:rsidR="000505E5" w:rsidRPr="00DB729A">
        <w:rPr>
          <w:rFonts w:cstheme="minorHAnsi"/>
          <w:i/>
          <w:iCs/>
          <w:vertAlign w:val="superscript"/>
        </w:rPr>
        <w:t>TM</w:t>
      </w:r>
      <w:r w:rsidR="000505E5" w:rsidRPr="00DB729A">
        <w:rPr>
          <w:rFonts w:cstheme="minorHAnsi"/>
          <w:i/>
          <w:iCs/>
        </w:rPr>
        <w:t xml:space="preserve"> Genome Reagent Kits v2 User Guide</w:t>
      </w:r>
      <w:r w:rsidR="000505E5" w:rsidRPr="00DB729A">
        <w:rPr>
          <w:rFonts w:cstheme="minorHAnsi"/>
        </w:rPr>
        <w:t>.</w:t>
      </w:r>
    </w:p>
    <w:p w14:paraId="458962B4" w14:textId="77777777" w:rsidR="000505E5" w:rsidRPr="00DB729A" w:rsidRDefault="000505E5" w:rsidP="000505E5">
      <w:pPr>
        <w:pStyle w:val="Bibliography"/>
        <w:rPr>
          <w:rFonts w:cstheme="minorHAnsi"/>
        </w:rPr>
      </w:pPr>
      <w:r w:rsidRPr="00DB729A">
        <w:rPr>
          <w:rFonts w:cstheme="minorHAnsi"/>
        </w:rPr>
        <w:t xml:space="preserve">Andrews, S. (2010). </w:t>
      </w:r>
      <w:r w:rsidRPr="00DB729A">
        <w:rPr>
          <w:rFonts w:cstheme="minorHAnsi"/>
          <w:i/>
          <w:iCs/>
        </w:rPr>
        <w:t>FastQC: a quality control tool for high throughput sequence data.</w:t>
      </w:r>
      <w:r w:rsidRPr="00DB729A">
        <w:rPr>
          <w:rFonts w:cstheme="minorHAnsi"/>
        </w:rPr>
        <w:t xml:space="preserve"> (0.11.9) [Computer software]. https://www.bioinformatics.babraham.ac.uk/projects/fastqc/</w:t>
      </w:r>
    </w:p>
    <w:p w14:paraId="429C7DDD" w14:textId="77777777" w:rsidR="000505E5" w:rsidRPr="00DB729A" w:rsidRDefault="000505E5" w:rsidP="000505E5">
      <w:pPr>
        <w:pStyle w:val="Bibliography"/>
        <w:rPr>
          <w:rFonts w:cstheme="minorHAnsi"/>
        </w:rPr>
      </w:pPr>
      <w:r w:rsidRPr="00DB729A">
        <w:rPr>
          <w:rFonts w:cstheme="minorHAnsi"/>
        </w:rPr>
        <w:t xml:space="preserve">Barnard, P. L., Schoellhamer, D. H., Jaffe, B. E., &amp; McKee, L. J. (2013). Sediment transport in the San Francisco Bay Coastal System: An overview. </w:t>
      </w:r>
      <w:r w:rsidRPr="00DB729A">
        <w:rPr>
          <w:rFonts w:cstheme="minorHAnsi"/>
          <w:i/>
          <w:iCs/>
        </w:rPr>
        <w:t>Marine Geology</w:t>
      </w:r>
      <w:r w:rsidRPr="00DB729A">
        <w:rPr>
          <w:rFonts w:cstheme="minorHAnsi"/>
        </w:rPr>
        <w:t xml:space="preserve">, </w:t>
      </w:r>
      <w:r w:rsidRPr="00DB729A">
        <w:rPr>
          <w:rFonts w:cstheme="minorHAnsi"/>
          <w:i/>
          <w:iCs/>
        </w:rPr>
        <w:t>345</w:t>
      </w:r>
      <w:r w:rsidRPr="00DB729A">
        <w:rPr>
          <w:rFonts w:cstheme="minorHAnsi"/>
        </w:rPr>
        <w:t>, 3–17. https://doi.org/10.1016/j.margeo.2013.04.005</w:t>
      </w:r>
    </w:p>
    <w:p w14:paraId="08956566" w14:textId="77777777" w:rsidR="000505E5" w:rsidRPr="00DB729A" w:rsidRDefault="000505E5" w:rsidP="000505E5">
      <w:pPr>
        <w:pStyle w:val="Bibliography"/>
        <w:rPr>
          <w:rFonts w:cstheme="minorHAnsi"/>
        </w:rPr>
      </w:pPr>
      <w:r w:rsidRPr="00DB729A">
        <w:rPr>
          <w:rFonts w:cstheme="minorHAnsi"/>
        </w:rPr>
        <w:t xml:space="preserve">Belarmino, E., Nóbrega, M. F. de, Grimm, A. M., Copertino, M. da S., Vieira, J. P., &amp; Garcia, A. M. (2021). Long-term trends in the abundance of an estuarine fish and relationships with El Niño climatic impacts and seagrass meadows reduction. </w:t>
      </w:r>
      <w:r w:rsidRPr="00DB729A">
        <w:rPr>
          <w:rFonts w:cstheme="minorHAnsi"/>
          <w:i/>
          <w:iCs/>
        </w:rPr>
        <w:t>Estuarine, Coastal and Shelf Science</w:t>
      </w:r>
      <w:r w:rsidRPr="00DB729A">
        <w:rPr>
          <w:rFonts w:cstheme="minorHAnsi"/>
        </w:rPr>
        <w:t xml:space="preserve">, </w:t>
      </w:r>
      <w:r w:rsidRPr="00DB729A">
        <w:rPr>
          <w:rFonts w:cstheme="minorHAnsi"/>
          <w:i/>
          <w:iCs/>
        </w:rPr>
        <w:t>261</w:t>
      </w:r>
      <w:r w:rsidRPr="00DB729A">
        <w:rPr>
          <w:rFonts w:cstheme="minorHAnsi"/>
        </w:rPr>
        <w:t>, 107565. https://doi.org/10.1016/j.ecss.2021.107565</w:t>
      </w:r>
    </w:p>
    <w:p w14:paraId="665FB2EC" w14:textId="77777777" w:rsidR="000505E5" w:rsidRPr="00DB729A" w:rsidRDefault="000505E5" w:rsidP="000505E5">
      <w:pPr>
        <w:pStyle w:val="Bibliography"/>
        <w:rPr>
          <w:rFonts w:cstheme="minorHAnsi"/>
        </w:rPr>
      </w:pPr>
      <w:r w:rsidRPr="00DB729A">
        <w:rPr>
          <w:rFonts w:cstheme="minorHAnsi"/>
        </w:rPr>
        <w:t xml:space="preserve">Bersaglieri, T., Sabeti, P. C., Patterson, N., Vanderploeg, T., Schaffner, S. F., Drake, J. A., Rhodes, M., Reich, D. E., &amp; Hirschhorn, J. N. (2004). Genetic Signatures of Strong Recent Positive Selection at the Lactase Gene. </w:t>
      </w:r>
      <w:r w:rsidRPr="00DB729A">
        <w:rPr>
          <w:rFonts w:cstheme="minorHAnsi"/>
          <w:i/>
          <w:iCs/>
        </w:rPr>
        <w:t>The American Journal of Human Genetics</w:t>
      </w:r>
      <w:r w:rsidRPr="00DB729A">
        <w:rPr>
          <w:rFonts w:cstheme="minorHAnsi"/>
        </w:rPr>
        <w:t xml:space="preserve">, </w:t>
      </w:r>
      <w:r w:rsidRPr="00DB729A">
        <w:rPr>
          <w:rFonts w:cstheme="minorHAnsi"/>
          <w:i/>
          <w:iCs/>
        </w:rPr>
        <w:t>74</w:t>
      </w:r>
      <w:r w:rsidRPr="00DB729A">
        <w:rPr>
          <w:rFonts w:cstheme="minorHAnsi"/>
        </w:rPr>
        <w:t>(6), 1111–1120. https://doi.org/10.1086/421051</w:t>
      </w:r>
    </w:p>
    <w:p w14:paraId="006002C5" w14:textId="77777777" w:rsidR="000505E5" w:rsidRPr="00DB729A" w:rsidRDefault="000505E5" w:rsidP="000505E5">
      <w:pPr>
        <w:pStyle w:val="Bibliography"/>
        <w:rPr>
          <w:rFonts w:cstheme="minorHAnsi"/>
        </w:rPr>
      </w:pPr>
      <w:r w:rsidRPr="00DB729A">
        <w:rPr>
          <w:rFonts w:cstheme="minorHAnsi"/>
        </w:rPr>
        <w:t xml:space="preserve">Bickhart, D. M., Rosen, B. D., Koren, S., Sayre, B. L., Hastie, A. R., Chan, S., Lee, J., Lam, E. T., Liachko, I., Sullivan, S. T., Burton, J. N., Huson, H. J., Nystrom, J. C., Kelley, C. M., Hutchison, J. L., Zhou, Y., Sun, J., Crisà, A., Ponce de León, F. A., … Smith, T. P. L. (2017). Single-molecule sequencing and chromatin conformation capture enable de novo reference assembly of the domestic goat genome. </w:t>
      </w:r>
      <w:r w:rsidRPr="00DB729A">
        <w:rPr>
          <w:rFonts w:cstheme="minorHAnsi"/>
          <w:i/>
          <w:iCs/>
        </w:rPr>
        <w:t>Nature Genetics</w:t>
      </w:r>
      <w:r w:rsidRPr="00DB729A">
        <w:rPr>
          <w:rFonts w:cstheme="minorHAnsi"/>
        </w:rPr>
        <w:t xml:space="preserve">, </w:t>
      </w:r>
      <w:r w:rsidRPr="00DB729A">
        <w:rPr>
          <w:rFonts w:cstheme="minorHAnsi"/>
          <w:i/>
          <w:iCs/>
        </w:rPr>
        <w:t>49</w:t>
      </w:r>
      <w:r w:rsidRPr="00DB729A">
        <w:rPr>
          <w:rFonts w:cstheme="minorHAnsi"/>
        </w:rPr>
        <w:t>(4), 643–650. https://doi.org/10.1038/ng.3802</w:t>
      </w:r>
    </w:p>
    <w:p w14:paraId="7E56FCC8" w14:textId="77777777" w:rsidR="000505E5" w:rsidRPr="00DB729A" w:rsidRDefault="000505E5" w:rsidP="000505E5">
      <w:pPr>
        <w:pStyle w:val="Bibliography"/>
        <w:rPr>
          <w:rFonts w:cstheme="minorHAnsi"/>
        </w:rPr>
      </w:pPr>
      <w:r w:rsidRPr="00DB729A">
        <w:rPr>
          <w:rFonts w:cstheme="minorHAnsi"/>
        </w:rPr>
        <w:t xml:space="preserve">Campbell, M. A., Joslin, S. E. K., Goodbla, A. M., Willmes, M., Hobbs, J. A., Lewis, L. S., &amp; Finger, A. J. (2022). Polygenic discrimination of migratory phenotypes in an estuarine forage fish. </w:t>
      </w:r>
      <w:r w:rsidRPr="00DB729A">
        <w:rPr>
          <w:rFonts w:cstheme="minorHAnsi"/>
          <w:i/>
          <w:iCs/>
        </w:rPr>
        <w:t>G3 Genes|Genomes|Genetics</w:t>
      </w:r>
      <w:r w:rsidRPr="00DB729A">
        <w:rPr>
          <w:rFonts w:cstheme="minorHAnsi"/>
        </w:rPr>
        <w:t xml:space="preserve">, </w:t>
      </w:r>
      <w:r w:rsidRPr="00DB729A">
        <w:rPr>
          <w:rFonts w:cstheme="minorHAnsi"/>
          <w:i/>
          <w:iCs/>
        </w:rPr>
        <w:t>12</w:t>
      </w:r>
      <w:r w:rsidRPr="00DB729A">
        <w:rPr>
          <w:rFonts w:cstheme="minorHAnsi"/>
        </w:rPr>
        <w:t>(8), jkac133. https://doi.org/10.1093/g3journal/jkac133</w:t>
      </w:r>
    </w:p>
    <w:p w14:paraId="6A2C6DDB" w14:textId="77777777" w:rsidR="000505E5" w:rsidRPr="00DB729A" w:rsidRDefault="000505E5" w:rsidP="000505E5">
      <w:pPr>
        <w:pStyle w:val="Bibliography"/>
        <w:rPr>
          <w:rFonts w:cstheme="minorHAnsi"/>
        </w:rPr>
      </w:pPr>
      <w:r w:rsidRPr="00DB729A">
        <w:rPr>
          <w:rFonts w:cstheme="minorHAnsi"/>
        </w:rPr>
        <w:t xml:space="preserve">Caro, T., Rowe, Z., Berger, J., Wholey, P., &amp; Dobson, A. (2022). An inconvenient misconception: Climate change is not the principal driver of biodiversity loss. </w:t>
      </w:r>
      <w:r w:rsidRPr="00DB729A">
        <w:rPr>
          <w:rFonts w:cstheme="minorHAnsi"/>
          <w:i/>
          <w:iCs/>
        </w:rPr>
        <w:t>Conservation Letters</w:t>
      </w:r>
      <w:r w:rsidRPr="00DB729A">
        <w:rPr>
          <w:rFonts w:cstheme="minorHAnsi"/>
        </w:rPr>
        <w:t xml:space="preserve">, </w:t>
      </w:r>
      <w:r w:rsidRPr="00DB729A">
        <w:rPr>
          <w:rFonts w:cstheme="minorHAnsi"/>
          <w:i/>
          <w:iCs/>
        </w:rPr>
        <w:t>15</w:t>
      </w:r>
      <w:r w:rsidRPr="00DB729A">
        <w:rPr>
          <w:rFonts w:cstheme="minorHAnsi"/>
        </w:rPr>
        <w:t>(3), e12868. https://doi.org/10.1111/conl.12868</w:t>
      </w:r>
    </w:p>
    <w:p w14:paraId="457F53AF" w14:textId="77777777" w:rsidR="000505E5" w:rsidRPr="00DB729A" w:rsidRDefault="000505E5" w:rsidP="000505E5">
      <w:pPr>
        <w:pStyle w:val="Bibliography"/>
        <w:rPr>
          <w:rFonts w:cstheme="minorHAnsi"/>
        </w:rPr>
      </w:pPr>
      <w:r w:rsidRPr="00DB729A">
        <w:rPr>
          <w:rFonts w:cstheme="minorHAnsi"/>
        </w:rPr>
        <w:t xml:space="preserve">Catchen, J., Amores, A., &amp; Bassham, S. (2020). Chromonomer: A Tool Set for Repairing and Enhancing Assembled Genomes Through Integration of Genetic Maps and Conserved Synteny. </w:t>
      </w:r>
      <w:r w:rsidRPr="00DB729A">
        <w:rPr>
          <w:rFonts w:cstheme="minorHAnsi"/>
          <w:i/>
          <w:iCs/>
        </w:rPr>
        <w:t>G3: Genes|Genomes|Genetics</w:t>
      </w:r>
      <w:r w:rsidRPr="00DB729A">
        <w:rPr>
          <w:rFonts w:cstheme="minorHAnsi"/>
        </w:rPr>
        <w:t xml:space="preserve">, </w:t>
      </w:r>
      <w:r w:rsidRPr="00DB729A">
        <w:rPr>
          <w:rFonts w:cstheme="minorHAnsi"/>
          <w:i/>
          <w:iCs/>
        </w:rPr>
        <w:t>10</w:t>
      </w:r>
      <w:r w:rsidRPr="00DB729A">
        <w:rPr>
          <w:rFonts w:cstheme="minorHAnsi"/>
        </w:rPr>
        <w:t>(11), 4115–4128. https://doi.org/10.1534/g3.120.401485</w:t>
      </w:r>
    </w:p>
    <w:p w14:paraId="40BA3458" w14:textId="77777777" w:rsidR="000505E5" w:rsidRPr="00DB729A" w:rsidRDefault="000505E5" w:rsidP="000505E5">
      <w:pPr>
        <w:pStyle w:val="Bibliography"/>
        <w:rPr>
          <w:rFonts w:cstheme="minorHAnsi"/>
        </w:rPr>
      </w:pPr>
      <w:r w:rsidRPr="00DB729A">
        <w:rPr>
          <w:rFonts w:cstheme="minorHAnsi"/>
        </w:rPr>
        <w:lastRenderedPageBreak/>
        <w:t xml:space="preserve">Chun, S., &amp; Fay, J. C. (2011). Evidence for Hitchhiking of Deleterious Mutations within the Human Genome. </w:t>
      </w:r>
      <w:r w:rsidRPr="00DB729A">
        <w:rPr>
          <w:rFonts w:cstheme="minorHAnsi"/>
          <w:i/>
          <w:iCs/>
        </w:rPr>
        <w:t>PLoS Genetics</w:t>
      </w:r>
      <w:r w:rsidRPr="00DB729A">
        <w:rPr>
          <w:rFonts w:cstheme="minorHAnsi"/>
        </w:rPr>
        <w:t xml:space="preserve">, </w:t>
      </w:r>
      <w:r w:rsidRPr="00DB729A">
        <w:rPr>
          <w:rFonts w:cstheme="minorHAnsi"/>
          <w:i/>
          <w:iCs/>
        </w:rPr>
        <w:t>7</w:t>
      </w:r>
      <w:r w:rsidRPr="00DB729A">
        <w:rPr>
          <w:rFonts w:cstheme="minorHAnsi"/>
        </w:rPr>
        <w:t>(8), e1002240. https://doi.org/10.1371/journal.pgen.1002240</w:t>
      </w:r>
    </w:p>
    <w:p w14:paraId="4276F0A8" w14:textId="77777777" w:rsidR="000505E5" w:rsidRPr="00DB729A" w:rsidRDefault="000505E5" w:rsidP="000505E5">
      <w:pPr>
        <w:pStyle w:val="Bibliography"/>
        <w:rPr>
          <w:rFonts w:cstheme="minorHAnsi"/>
        </w:rPr>
      </w:pPr>
      <w:r w:rsidRPr="00DB729A">
        <w:rPr>
          <w:rFonts w:cstheme="minorHAnsi"/>
        </w:rPr>
        <w:t xml:space="preserve">Claussnitzer, M., Cho, J. H., Collins, R., Cox, N. J., Dermitzakis, E. T., Hurles, M. E., Kathiresan, S., Kenny, E. E., Lindgren, C. M., MacArthur, D. G., North, K. N., Plon, S. E., Rehm, H. L., Risch, N., Rotimi, C. N., Shendure, J., Soranzo, N., &amp; McCarthy, M. I. (2020). A brief history of human disease genetics. </w:t>
      </w:r>
      <w:r w:rsidRPr="00DB729A">
        <w:rPr>
          <w:rFonts w:cstheme="minorHAnsi"/>
          <w:i/>
          <w:iCs/>
        </w:rPr>
        <w:t>Nature</w:t>
      </w:r>
      <w:r w:rsidRPr="00DB729A">
        <w:rPr>
          <w:rFonts w:cstheme="minorHAnsi"/>
        </w:rPr>
        <w:t xml:space="preserve">, </w:t>
      </w:r>
      <w:r w:rsidRPr="00DB729A">
        <w:rPr>
          <w:rFonts w:cstheme="minorHAnsi"/>
          <w:i/>
          <w:iCs/>
        </w:rPr>
        <w:t>577</w:t>
      </w:r>
      <w:r w:rsidRPr="00DB729A">
        <w:rPr>
          <w:rFonts w:cstheme="minorHAnsi"/>
        </w:rPr>
        <w:t>(7789), 179–189. https://doi.org/10.1038/s41586-019-1879-7</w:t>
      </w:r>
    </w:p>
    <w:p w14:paraId="67FB2AF4" w14:textId="77777777" w:rsidR="000505E5" w:rsidRPr="00DB729A" w:rsidRDefault="000505E5" w:rsidP="000505E5">
      <w:pPr>
        <w:pStyle w:val="Bibliography"/>
        <w:rPr>
          <w:rFonts w:cstheme="minorHAnsi"/>
        </w:rPr>
      </w:pPr>
      <w:r w:rsidRPr="00DB729A">
        <w:rPr>
          <w:rFonts w:cstheme="minorHAnsi"/>
        </w:rPr>
        <w:t xml:space="preserve">Conomos, T. J. (1979). </w:t>
      </w:r>
      <w:r w:rsidRPr="00DB729A">
        <w:rPr>
          <w:rFonts w:cstheme="minorHAnsi"/>
          <w:i/>
          <w:iCs/>
        </w:rPr>
        <w:t>San Francisco Bay—The urbanized estuary</w:t>
      </w:r>
      <w:r w:rsidRPr="00DB729A">
        <w:rPr>
          <w:rFonts w:cstheme="minorHAnsi"/>
        </w:rPr>
        <w:t>. American Association for the Advancement of Science- Pacific Division.</w:t>
      </w:r>
    </w:p>
    <w:p w14:paraId="29ABCF40" w14:textId="77777777" w:rsidR="000505E5" w:rsidRPr="00DB729A" w:rsidRDefault="000505E5" w:rsidP="000505E5">
      <w:pPr>
        <w:pStyle w:val="Bibliography"/>
        <w:rPr>
          <w:rFonts w:cstheme="minorHAnsi"/>
        </w:rPr>
      </w:pPr>
      <w:r w:rsidRPr="00DB729A">
        <w:rPr>
          <w:rFonts w:cstheme="minorHAnsi"/>
        </w:rPr>
        <w:t xml:space="preserve">Cottingham, A., Huang, P., Hipsey, M. R., Hall, N. G., Ashworth, E., Williams, J., &amp; Potter, I. C. (n.d.). </w:t>
      </w:r>
      <w:r w:rsidRPr="00DB729A">
        <w:rPr>
          <w:rFonts w:cstheme="minorHAnsi"/>
          <w:i/>
          <w:iCs/>
        </w:rPr>
        <w:t>Growth, condition, and maturity schedules of an estuarine fish species change in estuaries following increased hypoxia due to climate change</w:t>
      </w:r>
      <w:r w:rsidRPr="00DB729A">
        <w:rPr>
          <w:rFonts w:cstheme="minorHAnsi"/>
        </w:rPr>
        <w:t>. 20.</w:t>
      </w:r>
    </w:p>
    <w:p w14:paraId="3F3A8059" w14:textId="77777777" w:rsidR="000505E5" w:rsidRPr="00DB729A" w:rsidRDefault="000505E5" w:rsidP="000505E5">
      <w:pPr>
        <w:pStyle w:val="Bibliography"/>
        <w:rPr>
          <w:rFonts w:cstheme="minorHAnsi"/>
        </w:rPr>
      </w:pPr>
      <w:r w:rsidRPr="00DB729A">
        <w:rPr>
          <w:rFonts w:cstheme="minorHAnsi"/>
        </w:rPr>
        <w:t xml:space="preserve">Covaris. (2017). </w:t>
      </w:r>
      <w:r w:rsidRPr="00DB729A">
        <w:rPr>
          <w:rFonts w:cstheme="minorHAnsi"/>
          <w:i/>
          <w:iCs/>
        </w:rPr>
        <w:t>E/LE220 Series SonoLab 7 USER MANUAL</w:t>
      </w:r>
      <w:r w:rsidRPr="00DB729A">
        <w:rPr>
          <w:rFonts w:cstheme="minorHAnsi"/>
        </w:rPr>
        <w:t>. https://cdn.shopify.com/s/files/1/0377/2163/6908/files/pn_010277.pdf?v=1632901354</w:t>
      </w:r>
    </w:p>
    <w:p w14:paraId="425AB5B7" w14:textId="77777777" w:rsidR="000505E5" w:rsidRPr="00DB729A" w:rsidRDefault="000505E5" w:rsidP="000505E5">
      <w:pPr>
        <w:pStyle w:val="Bibliography"/>
        <w:rPr>
          <w:rFonts w:cstheme="minorHAnsi"/>
        </w:rPr>
      </w:pPr>
      <w:r w:rsidRPr="00DB729A">
        <w:rPr>
          <w:rFonts w:cstheme="minorHAnsi"/>
        </w:rPr>
        <w:t xml:space="preserve">Cutter, A. D., &amp; Payseur, B. A. (2013). Genomic signatures of selection at linked sites: Unifying the disparity among species. </w:t>
      </w:r>
      <w:r w:rsidRPr="00DB729A">
        <w:rPr>
          <w:rFonts w:cstheme="minorHAnsi"/>
          <w:i/>
          <w:iCs/>
        </w:rPr>
        <w:t>Nature Reviews Genetics</w:t>
      </w:r>
      <w:r w:rsidRPr="00DB729A">
        <w:rPr>
          <w:rFonts w:cstheme="minorHAnsi"/>
        </w:rPr>
        <w:t xml:space="preserve">, </w:t>
      </w:r>
      <w:r w:rsidRPr="00DB729A">
        <w:rPr>
          <w:rFonts w:cstheme="minorHAnsi"/>
          <w:i/>
          <w:iCs/>
        </w:rPr>
        <w:t>14</w:t>
      </w:r>
      <w:r w:rsidRPr="00DB729A">
        <w:rPr>
          <w:rFonts w:cstheme="minorHAnsi"/>
        </w:rPr>
        <w:t>(4), 262–274. https://doi.org/10.1038/nrg3425</w:t>
      </w:r>
    </w:p>
    <w:p w14:paraId="2CFA1016" w14:textId="77777777" w:rsidR="000505E5" w:rsidRPr="00DB729A" w:rsidRDefault="000505E5" w:rsidP="000505E5">
      <w:pPr>
        <w:pStyle w:val="Bibliography"/>
        <w:rPr>
          <w:rFonts w:cstheme="minorHAnsi"/>
        </w:rPr>
      </w:pPr>
      <w:r w:rsidRPr="00DB729A">
        <w:rPr>
          <w:rFonts w:cstheme="minorHAnsi"/>
        </w:rPr>
        <w:t xml:space="preserve">Dill, W. A., &amp; Cordone, A. J. (1997). </w:t>
      </w:r>
      <w:r w:rsidRPr="00DB729A">
        <w:rPr>
          <w:rFonts w:cstheme="minorHAnsi"/>
          <w:i/>
          <w:iCs/>
        </w:rPr>
        <w:t>STATE OF CALIFORNIA THE RESOURCES AGENCY DEPARTMENT OF FISH AND GAME FISH BULLETIN 178 History And Status of Introduced Fishes In California, 1871 – 1996</w:t>
      </w:r>
      <w:r w:rsidRPr="00DB729A">
        <w:rPr>
          <w:rFonts w:cstheme="minorHAnsi"/>
        </w:rPr>
        <w:t>. 415.</w:t>
      </w:r>
    </w:p>
    <w:p w14:paraId="1047F755" w14:textId="77777777" w:rsidR="000505E5" w:rsidRPr="00DB729A" w:rsidRDefault="000505E5" w:rsidP="000505E5">
      <w:pPr>
        <w:pStyle w:val="Bibliography"/>
        <w:rPr>
          <w:rFonts w:cstheme="minorHAnsi"/>
        </w:rPr>
      </w:pPr>
      <w:r w:rsidRPr="00DB729A">
        <w:rPr>
          <w:rFonts w:cstheme="minorHAnsi"/>
        </w:rPr>
        <w:t xml:space="preserve">East, A. E., &amp; Sankey, J. B. (2020). Geomorphic and Sedimentary Effects of Modern Climate Change: Current and Anticipated Future Conditions in the Western United States. </w:t>
      </w:r>
      <w:r w:rsidRPr="00DB729A">
        <w:rPr>
          <w:rFonts w:cstheme="minorHAnsi"/>
          <w:i/>
          <w:iCs/>
        </w:rPr>
        <w:t>Reviews of Geophysics</w:t>
      </w:r>
      <w:r w:rsidRPr="00DB729A">
        <w:rPr>
          <w:rFonts w:cstheme="minorHAnsi"/>
        </w:rPr>
        <w:t xml:space="preserve">, </w:t>
      </w:r>
      <w:r w:rsidRPr="00DB729A">
        <w:rPr>
          <w:rFonts w:cstheme="minorHAnsi"/>
          <w:i/>
          <w:iCs/>
        </w:rPr>
        <w:t>58</w:t>
      </w:r>
      <w:r w:rsidRPr="00DB729A">
        <w:rPr>
          <w:rFonts w:cstheme="minorHAnsi"/>
        </w:rPr>
        <w:t>(4), e2019RG000692. https://doi.org/10.1029/2019RG000692</w:t>
      </w:r>
    </w:p>
    <w:p w14:paraId="33E83B77" w14:textId="77777777" w:rsidR="000505E5" w:rsidRPr="00DB729A" w:rsidRDefault="000505E5" w:rsidP="000505E5">
      <w:pPr>
        <w:pStyle w:val="Bibliography"/>
        <w:rPr>
          <w:rFonts w:cstheme="minorHAnsi"/>
        </w:rPr>
      </w:pPr>
      <w:r w:rsidRPr="00DB729A">
        <w:rPr>
          <w:rFonts w:cstheme="minorHAnsi"/>
        </w:rPr>
        <w:t xml:space="preserve">Fay, J. C., &amp; Wu, C.-I. (2000). Hitchhiking Under Positive Darwinian Selection. </w:t>
      </w:r>
      <w:r w:rsidRPr="00DB729A">
        <w:rPr>
          <w:rFonts w:cstheme="minorHAnsi"/>
          <w:i/>
          <w:iCs/>
        </w:rPr>
        <w:t>Genetics</w:t>
      </w:r>
      <w:r w:rsidRPr="00DB729A">
        <w:rPr>
          <w:rFonts w:cstheme="minorHAnsi"/>
        </w:rPr>
        <w:t xml:space="preserve">, </w:t>
      </w:r>
      <w:r w:rsidRPr="00DB729A">
        <w:rPr>
          <w:rFonts w:cstheme="minorHAnsi"/>
          <w:i/>
          <w:iCs/>
        </w:rPr>
        <w:t>155</w:t>
      </w:r>
      <w:r w:rsidRPr="00DB729A">
        <w:rPr>
          <w:rFonts w:cstheme="minorHAnsi"/>
        </w:rPr>
        <w:t>(3), 1405–1413.</w:t>
      </w:r>
    </w:p>
    <w:p w14:paraId="6F3E17EC" w14:textId="77777777" w:rsidR="000505E5" w:rsidRPr="00DB729A" w:rsidRDefault="000505E5" w:rsidP="000505E5">
      <w:pPr>
        <w:pStyle w:val="Bibliography"/>
        <w:rPr>
          <w:rFonts w:cstheme="minorHAnsi"/>
        </w:rPr>
      </w:pPr>
      <w:r w:rsidRPr="00DB729A">
        <w:rPr>
          <w:rFonts w:cstheme="minorHAnsi"/>
        </w:rPr>
        <w:t xml:space="preserve">Feng, S., Stiller, J., Deng, Y., Armstrong, J., Fang, Q., Reeve, A. H., Xie, D., Chen, G., Guo, C., Faircloth, B. C., Petersen, B., Wang, Z., Zhou, Q., Diekhans, M., Chen, W., Andreu-Sánchez, S., Margaryan, A., Howard, J. T., Parent, C., … Zhang, G. (2020). Dense sampling of bird diversity increases power of comparative genomics.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52–257. https://doi.org/10.1038/s41586-020-2873-9</w:t>
      </w:r>
    </w:p>
    <w:p w14:paraId="3C28B4D1" w14:textId="77777777" w:rsidR="000505E5" w:rsidRPr="00DB729A" w:rsidRDefault="000505E5" w:rsidP="000505E5">
      <w:pPr>
        <w:pStyle w:val="Bibliography"/>
        <w:rPr>
          <w:rFonts w:cstheme="minorHAnsi"/>
        </w:rPr>
      </w:pPr>
      <w:r w:rsidRPr="00DB729A">
        <w:rPr>
          <w:rFonts w:cstheme="minorHAnsi"/>
        </w:rPr>
        <w:lastRenderedPageBreak/>
        <w:t xml:space="preserve">Finger, A. J., Mahardja, B., Fisch, K. M., Benjamin, A., Lindberg, J., Ellison, L., Ghebremariam, T., Hung, T.-C., &amp; May, B. (2018). A Conservation Hatchery Population of Delta Smelt Shows Evidence of Genetic Adaptation to Captivity After 9 Generations. </w:t>
      </w:r>
      <w:r w:rsidRPr="00DB729A">
        <w:rPr>
          <w:rFonts w:cstheme="minorHAnsi"/>
          <w:i/>
          <w:iCs/>
        </w:rPr>
        <w:t>Journal of Heredity</w:t>
      </w:r>
      <w:r w:rsidRPr="00DB729A">
        <w:rPr>
          <w:rFonts w:cstheme="minorHAnsi"/>
        </w:rPr>
        <w:t xml:space="preserve">, </w:t>
      </w:r>
      <w:r w:rsidRPr="00DB729A">
        <w:rPr>
          <w:rFonts w:cstheme="minorHAnsi"/>
          <w:i/>
          <w:iCs/>
        </w:rPr>
        <w:t>109</w:t>
      </w:r>
      <w:r w:rsidRPr="00DB729A">
        <w:rPr>
          <w:rFonts w:cstheme="minorHAnsi"/>
        </w:rPr>
        <w:t>(6), 11.</w:t>
      </w:r>
    </w:p>
    <w:p w14:paraId="00AD87FA" w14:textId="77777777" w:rsidR="000505E5" w:rsidRPr="00DB729A" w:rsidRDefault="000505E5" w:rsidP="000505E5">
      <w:pPr>
        <w:pStyle w:val="Bibliography"/>
        <w:rPr>
          <w:rFonts w:cstheme="minorHAnsi"/>
        </w:rPr>
      </w:pPr>
      <w:r w:rsidRPr="00DB729A">
        <w:rPr>
          <w:rFonts w:cstheme="minorHAnsi"/>
        </w:rPr>
        <w:t xml:space="preserve">Fisch, K. M., Henderson, J. M., Burton, R. S., &amp; May, B. (2011). Population genetics and conservation implications for the endangered delta smelt in the San Francisco Bay-Delta. </w:t>
      </w:r>
      <w:r w:rsidRPr="00DB729A">
        <w:rPr>
          <w:rFonts w:cstheme="minorHAnsi"/>
          <w:i/>
          <w:iCs/>
        </w:rPr>
        <w:t>Conservation Genetics</w:t>
      </w:r>
      <w:r w:rsidRPr="00DB729A">
        <w:rPr>
          <w:rFonts w:cstheme="minorHAnsi"/>
        </w:rPr>
        <w:t xml:space="preserve">, </w:t>
      </w:r>
      <w:r w:rsidRPr="00DB729A">
        <w:rPr>
          <w:rFonts w:cstheme="minorHAnsi"/>
          <w:i/>
          <w:iCs/>
        </w:rPr>
        <w:t>12</w:t>
      </w:r>
      <w:r w:rsidRPr="00DB729A">
        <w:rPr>
          <w:rFonts w:cstheme="minorHAnsi"/>
        </w:rPr>
        <w:t>(6), 1421–1434. https://doi.org/10.1007/s10592-011-0240-y</w:t>
      </w:r>
    </w:p>
    <w:p w14:paraId="1C463154" w14:textId="77777777" w:rsidR="000505E5" w:rsidRPr="00DB729A" w:rsidRDefault="000505E5" w:rsidP="000505E5">
      <w:pPr>
        <w:pStyle w:val="Bibliography"/>
        <w:rPr>
          <w:rFonts w:cstheme="minorHAnsi"/>
        </w:rPr>
      </w:pPr>
      <w:r w:rsidRPr="00DB729A">
        <w:rPr>
          <w:rFonts w:cstheme="minorHAnsi"/>
        </w:rPr>
        <w:t xml:space="preserve">Ghurye, J., Rhie, A., Walenz, B. P., Schmitt, A., Selvaraj, S., Pop, M., Phillippy, A. M., &amp; Koren, S. (2019). Integrating Hi-C links with assembly graphs for chromosome-scale assembly. </w:t>
      </w:r>
      <w:r w:rsidRPr="00DB729A">
        <w:rPr>
          <w:rFonts w:cstheme="minorHAnsi"/>
          <w:i/>
          <w:iCs/>
        </w:rPr>
        <w:t>PLOS Computational Biology</w:t>
      </w:r>
      <w:r w:rsidRPr="00DB729A">
        <w:rPr>
          <w:rFonts w:cstheme="minorHAnsi"/>
        </w:rPr>
        <w:t xml:space="preserve">, </w:t>
      </w:r>
      <w:r w:rsidRPr="00DB729A">
        <w:rPr>
          <w:rFonts w:cstheme="minorHAnsi"/>
          <w:i/>
          <w:iCs/>
        </w:rPr>
        <w:t>15</w:t>
      </w:r>
      <w:r w:rsidRPr="00DB729A">
        <w:rPr>
          <w:rFonts w:cstheme="minorHAnsi"/>
        </w:rPr>
        <w:t>(8), e1007273. https://doi.org/10.1371/journal.pcbi.1007273</w:t>
      </w:r>
    </w:p>
    <w:p w14:paraId="4BDF1D23" w14:textId="77777777" w:rsidR="000505E5" w:rsidRPr="00DB729A" w:rsidRDefault="000505E5" w:rsidP="000505E5">
      <w:pPr>
        <w:pStyle w:val="Bibliography"/>
        <w:rPr>
          <w:rFonts w:cstheme="minorHAnsi"/>
        </w:rPr>
      </w:pPr>
      <w:r w:rsidRPr="00DB729A">
        <w:rPr>
          <w:rFonts w:cstheme="minorHAnsi"/>
        </w:rPr>
        <w:t xml:space="preserve">Glibert, P. M., Fullerton, D., Burkholder, J. M., Cornwell, J. C., &amp; Kana, T. M. (2011). Ecological Stoichiometry, Biogeochemical Cycling, Invasive Species, and Aquatic Food Webs: San Francisco Estuary and Comparative Systems. </w:t>
      </w:r>
      <w:r w:rsidRPr="00DB729A">
        <w:rPr>
          <w:rFonts w:cstheme="minorHAnsi"/>
          <w:i/>
          <w:iCs/>
        </w:rPr>
        <w:t>Reviews in Fisheries Science</w:t>
      </w:r>
      <w:r w:rsidRPr="00DB729A">
        <w:rPr>
          <w:rFonts w:cstheme="minorHAnsi"/>
        </w:rPr>
        <w:t xml:space="preserve">, </w:t>
      </w:r>
      <w:r w:rsidRPr="00DB729A">
        <w:rPr>
          <w:rFonts w:cstheme="minorHAnsi"/>
          <w:i/>
          <w:iCs/>
        </w:rPr>
        <w:t>19</w:t>
      </w:r>
      <w:r w:rsidRPr="00DB729A">
        <w:rPr>
          <w:rFonts w:cstheme="minorHAnsi"/>
        </w:rPr>
        <w:t>(4), 358–417. https://doi.org/10.1080/10641262.2011.611916</w:t>
      </w:r>
    </w:p>
    <w:p w14:paraId="496DA0D7" w14:textId="77777777" w:rsidR="000505E5" w:rsidRPr="00DB729A" w:rsidRDefault="000505E5" w:rsidP="000505E5">
      <w:pPr>
        <w:pStyle w:val="Bibliography"/>
        <w:rPr>
          <w:rFonts w:cstheme="minorHAnsi"/>
        </w:rPr>
      </w:pPr>
      <w:r w:rsidRPr="00DB729A">
        <w:rPr>
          <w:rFonts w:cstheme="minorHAnsi"/>
        </w:rPr>
        <w:t xml:space="preserve">Gremme, G., Steinbiss, S., &amp; Kurtz, S. (2013). GenomeTools: A Comprehensive Software Library for Efficient Processing of Structured Genome Annotations. </w:t>
      </w:r>
      <w:r w:rsidRPr="00DB729A">
        <w:rPr>
          <w:rFonts w:cstheme="minorHAnsi"/>
          <w:i/>
          <w:iCs/>
        </w:rPr>
        <w:t>IEEE/ACM Transactions on Computational Biology and Bioinformatics / IEEE, ACM</w:t>
      </w:r>
      <w:r w:rsidRPr="00DB729A">
        <w:rPr>
          <w:rFonts w:cstheme="minorHAnsi"/>
        </w:rPr>
        <w:t xml:space="preserve">, </w:t>
      </w:r>
      <w:r w:rsidRPr="00DB729A">
        <w:rPr>
          <w:rFonts w:cstheme="minorHAnsi"/>
          <w:i/>
          <w:iCs/>
        </w:rPr>
        <w:t>10</w:t>
      </w:r>
      <w:r w:rsidRPr="00DB729A">
        <w:rPr>
          <w:rFonts w:cstheme="minorHAnsi"/>
        </w:rPr>
        <w:t>, 645–656. https://doi.org/10.1109/TCBB.2013.68</w:t>
      </w:r>
    </w:p>
    <w:p w14:paraId="0DC04774" w14:textId="77777777" w:rsidR="000505E5" w:rsidRPr="00DB729A" w:rsidRDefault="000505E5" w:rsidP="000505E5">
      <w:pPr>
        <w:pStyle w:val="Bibliography"/>
        <w:rPr>
          <w:rFonts w:cstheme="minorHAnsi"/>
        </w:rPr>
      </w:pPr>
      <w:r w:rsidRPr="00DB729A">
        <w:rPr>
          <w:rFonts w:cstheme="minorHAnsi"/>
        </w:rPr>
        <w:t xml:space="preserve">Guan, D., McCarthy, S. A., Wood, J., Howe, K., Wang, Y., &amp; Durbin, R. (2020). Identifying and removing haplotypic duplication in primary genome assemblies. </w:t>
      </w:r>
      <w:r w:rsidRPr="00DB729A">
        <w:rPr>
          <w:rFonts w:cstheme="minorHAnsi"/>
          <w:i/>
          <w:iCs/>
        </w:rPr>
        <w:t>Bioinformatics</w:t>
      </w:r>
      <w:r w:rsidRPr="00DB729A">
        <w:rPr>
          <w:rFonts w:cstheme="minorHAnsi"/>
        </w:rPr>
        <w:t xml:space="preserve">, </w:t>
      </w:r>
      <w:r w:rsidRPr="00DB729A">
        <w:rPr>
          <w:rFonts w:cstheme="minorHAnsi"/>
          <w:i/>
          <w:iCs/>
        </w:rPr>
        <w:t>36</w:t>
      </w:r>
      <w:r w:rsidRPr="00DB729A">
        <w:rPr>
          <w:rFonts w:cstheme="minorHAnsi"/>
        </w:rPr>
        <w:t>(9), 2896–2898. https://doi.org/10.1093/bioinformatics/btaa025</w:t>
      </w:r>
    </w:p>
    <w:p w14:paraId="2481DD79" w14:textId="77777777" w:rsidR="000505E5" w:rsidRPr="00DB729A" w:rsidRDefault="000505E5" w:rsidP="000505E5">
      <w:pPr>
        <w:pStyle w:val="Bibliography"/>
        <w:rPr>
          <w:rFonts w:cstheme="minorHAnsi"/>
        </w:rPr>
      </w:pPr>
      <w:r w:rsidRPr="00DB729A">
        <w:rPr>
          <w:rFonts w:cstheme="minorHAnsi"/>
        </w:rPr>
        <w:t xml:space="preserve">Gurevich, A., Saveliev, V., Vyahhi, N., &amp; Tesler, G. (2013). QUAST: Quality assessment tool for genome assemblies. </w:t>
      </w:r>
      <w:r w:rsidRPr="00DB729A">
        <w:rPr>
          <w:rFonts w:cstheme="minorHAnsi"/>
          <w:i/>
          <w:iCs/>
        </w:rPr>
        <w:t>Bioinformatics</w:t>
      </w:r>
      <w:r w:rsidRPr="00DB729A">
        <w:rPr>
          <w:rFonts w:cstheme="minorHAnsi"/>
        </w:rPr>
        <w:t xml:space="preserve">, </w:t>
      </w:r>
      <w:r w:rsidRPr="00DB729A">
        <w:rPr>
          <w:rFonts w:cstheme="minorHAnsi"/>
          <w:i/>
          <w:iCs/>
        </w:rPr>
        <w:t>29</w:t>
      </w:r>
      <w:r w:rsidRPr="00DB729A">
        <w:rPr>
          <w:rFonts w:cstheme="minorHAnsi"/>
        </w:rPr>
        <w:t>(8), 1072–1075. https://doi.org/10.1093/bioinformatics/btt086</w:t>
      </w:r>
    </w:p>
    <w:p w14:paraId="251A2481" w14:textId="77777777" w:rsidR="000505E5" w:rsidRPr="00DB729A" w:rsidRDefault="000505E5" w:rsidP="000505E5">
      <w:pPr>
        <w:pStyle w:val="Bibliography"/>
        <w:rPr>
          <w:rFonts w:cstheme="minorHAnsi"/>
        </w:rPr>
      </w:pPr>
      <w:r w:rsidRPr="00DB729A">
        <w:rPr>
          <w:rFonts w:cstheme="minorHAnsi"/>
        </w:rPr>
        <w:t xml:space="preserve">Habibi, E. (2022). </w:t>
      </w:r>
      <w:r w:rsidRPr="00DB729A">
        <w:rPr>
          <w:rFonts w:cstheme="minorHAnsi"/>
          <w:i/>
          <w:iCs/>
        </w:rPr>
        <w:t>Conservation genomics of two California endangered native species: Delta smelt and Upper McCloud River Redband trout.</w:t>
      </w:r>
      <w:r w:rsidRPr="00DB729A">
        <w:rPr>
          <w:rFonts w:cstheme="minorHAnsi"/>
        </w:rPr>
        <w:t xml:space="preserve"> [PhD]. University of California Davis.</w:t>
      </w:r>
    </w:p>
    <w:p w14:paraId="76F72F85" w14:textId="77777777" w:rsidR="000505E5" w:rsidRPr="00DB729A" w:rsidRDefault="000505E5" w:rsidP="000505E5">
      <w:pPr>
        <w:pStyle w:val="Bibliography"/>
        <w:rPr>
          <w:rFonts w:cstheme="minorHAnsi"/>
        </w:rPr>
      </w:pPr>
      <w:r w:rsidRPr="00DB729A">
        <w:rPr>
          <w:rFonts w:cstheme="minorHAnsi"/>
        </w:rPr>
        <w:t xml:space="preserve">Hammock, B. G., Hartman, R., Dahlgren, R. A., Johnston, C., Kurobe, T., Lehman, P. W., Lewis, L. S., Van Nieuwenhuyse, E., Ramírez-Duarte, W. F., Schultz, A. A., &amp; Teh, S. J. (2022). Patterns and predictors of condition indices in a critically endangered fish. </w:t>
      </w:r>
      <w:r w:rsidRPr="00DB729A">
        <w:rPr>
          <w:rFonts w:cstheme="minorHAnsi"/>
          <w:i/>
          <w:iCs/>
        </w:rPr>
        <w:t>Hydrobiologia</w:t>
      </w:r>
      <w:r w:rsidRPr="00DB729A">
        <w:rPr>
          <w:rFonts w:cstheme="minorHAnsi"/>
        </w:rPr>
        <w:t xml:space="preserve">, </w:t>
      </w:r>
      <w:r w:rsidRPr="00DB729A">
        <w:rPr>
          <w:rFonts w:cstheme="minorHAnsi"/>
          <w:i/>
          <w:iCs/>
        </w:rPr>
        <w:t>849</w:t>
      </w:r>
      <w:r w:rsidRPr="00DB729A">
        <w:rPr>
          <w:rFonts w:cstheme="minorHAnsi"/>
        </w:rPr>
        <w:t>(3), 675–695. https://doi.org/10.1007/s10750-021-04738-z</w:t>
      </w:r>
    </w:p>
    <w:p w14:paraId="03E6E62D" w14:textId="77777777" w:rsidR="000505E5" w:rsidRPr="00DB729A" w:rsidRDefault="000505E5" w:rsidP="000505E5">
      <w:pPr>
        <w:pStyle w:val="Bibliography"/>
        <w:rPr>
          <w:rFonts w:cstheme="minorHAnsi"/>
        </w:rPr>
      </w:pPr>
      <w:r w:rsidRPr="00DB729A">
        <w:rPr>
          <w:rFonts w:cstheme="minorHAnsi"/>
        </w:rPr>
        <w:lastRenderedPageBreak/>
        <w:t xml:space="preserve">Hartley, S. E. (1987). THE CHROMOSOMES OF SALMONID FISHES. </w:t>
      </w:r>
      <w:r w:rsidRPr="00DB729A">
        <w:rPr>
          <w:rFonts w:cstheme="minorHAnsi"/>
          <w:i/>
          <w:iCs/>
        </w:rPr>
        <w:t>Biological Reviews</w:t>
      </w:r>
      <w:r w:rsidRPr="00DB729A">
        <w:rPr>
          <w:rFonts w:cstheme="minorHAnsi"/>
        </w:rPr>
        <w:t xml:space="preserve">, </w:t>
      </w:r>
      <w:r w:rsidRPr="00DB729A">
        <w:rPr>
          <w:rFonts w:cstheme="minorHAnsi"/>
          <w:i/>
          <w:iCs/>
        </w:rPr>
        <w:t>62</w:t>
      </w:r>
      <w:r w:rsidRPr="00DB729A">
        <w:rPr>
          <w:rFonts w:cstheme="minorHAnsi"/>
        </w:rPr>
        <w:t>(3), 197–214. https://doi.org/10.1111/j.1469-185X.1987.tb00663.x</w:t>
      </w:r>
    </w:p>
    <w:p w14:paraId="4C18EC57" w14:textId="77777777" w:rsidR="000505E5" w:rsidRPr="00DB729A" w:rsidRDefault="000505E5" w:rsidP="000505E5">
      <w:pPr>
        <w:pStyle w:val="Bibliography"/>
        <w:rPr>
          <w:rFonts w:cstheme="minorHAnsi"/>
        </w:rPr>
      </w:pPr>
      <w:r w:rsidRPr="00DB729A">
        <w:rPr>
          <w:rFonts w:cstheme="minorHAnsi"/>
        </w:rPr>
        <w:t xml:space="preserve">Hobbs, J. A., Lewis, L. S., Willmes, M., Denney, C., &amp; Bush, E. (2019). Complex life histories discovered in a critically endangered fish. </w:t>
      </w:r>
      <w:r w:rsidRPr="00DB729A">
        <w:rPr>
          <w:rFonts w:cstheme="minorHAnsi"/>
          <w:i/>
          <w:iCs/>
        </w:rPr>
        <w:t>Scientific Reports</w:t>
      </w:r>
      <w:r w:rsidRPr="00DB729A">
        <w:rPr>
          <w:rFonts w:cstheme="minorHAnsi"/>
        </w:rPr>
        <w:t xml:space="preserve">, </w:t>
      </w:r>
      <w:r w:rsidRPr="00DB729A">
        <w:rPr>
          <w:rFonts w:cstheme="minorHAnsi"/>
          <w:i/>
          <w:iCs/>
        </w:rPr>
        <w:t>9</w:t>
      </w:r>
      <w:r w:rsidRPr="00DB729A">
        <w:rPr>
          <w:rFonts w:cstheme="minorHAnsi"/>
        </w:rPr>
        <w:t>(1), 16772. https://doi.org/10.1038/s41598-019-52273-8</w:t>
      </w:r>
    </w:p>
    <w:p w14:paraId="732FB4F2" w14:textId="77777777" w:rsidR="000505E5" w:rsidRPr="00DB729A" w:rsidRDefault="000505E5" w:rsidP="000505E5">
      <w:pPr>
        <w:pStyle w:val="Bibliography"/>
        <w:rPr>
          <w:rFonts w:cstheme="minorHAnsi"/>
        </w:rPr>
      </w:pPr>
      <w:r w:rsidRPr="00DB729A">
        <w:rPr>
          <w:rFonts w:cstheme="minorHAnsi"/>
        </w:rPr>
        <w:t xml:space="preserve">Hotaling, S., Kelley, J. L., &amp; Frandsen, P. B. (2021). Toward a genome sequence for every animal: Where are we now? </w:t>
      </w:r>
      <w:r w:rsidRPr="00DB729A">
        <w:rPr>
          <w:rFonts w:cstheme="minorHAnsi"/>
          <w:i/>
          <w:iCs/>
        </w:rPr>
        <w:t>Proceedings of the National Academy of Sciences</w:t>
      </w:r>
      <w:r w:rsidRPr="00DB729A">
        <w:rPr>
          <w:rFonts w:cstheme="minorHAnsi"/>
        </w:rPr>
        <w:t xml:space="preserve">, </w:t>
      </w:r>
      <w:r w:rsidRPr="00DB729A">
        <w:rPr>
          <w:rFonts w:cstheme="minorHAnsi"/>
          <w:i/>
          <w:iCs/>
        </w:rPr>
        <w:t>118</w:t>
      </w:r>
      <w:r w:rsidRPr="00DB729A">
        <w:rPr>
          <w:rFonts w:cstheme="minorHAnsi"/>
        </w:rPr>
        <w:t>(52), e2109019118. https://doi.org/10.1073/pnas.2109019118</w:t>
      </w:r>
    </w:p>
    <w:p w14:paraId="083DA4F9" w14:textId="77777777" w:rsidR="000505E5" w:rsidRPr="00DB729A" w:rsidRDefault="000505E5" w:rsidP="000505E5">
      <w:pPr>
        <w:pStyle w:val="Bibliography"/>
        <w:rPr>
          <w:rFonts w:cstheme="minorHAnsi"/>
        </w:rPr>
      </w:pPr>
      <w:r w:rsidRPr="00DB729A">
        <w:rPr>
          <w:rFonts w:cstheme="minorHAnsi"/>
        </w:rPr>
        <w:t xml:space="preserve">Illumina. (2022). </w:t>
      </w:r>
      <w:r w:rsidRPr="00DB729A">
        <w:rPr>
          <w:rFonts w:cstheme="minorHAnsi"/>
          <w:i/>
          <w:iCs/>
        </w:rPr>
        <w:t>Illumina NovaSeq 6000 Sequencing System Guide</w:t>
      </w:r>
      <w:r w:rsidRPr="00DB729A">
        <w:rPr>
          <w:rFonts w:cstheme="minorHAnsi"/>
        </w:rPr>
        <w:t>.</w:t>
      </w:r>
    </w:p>
    <w:p w14:paraId="3FEE9E14" w14:textId="77777777" w:rsidR="000505E5" w:rsidRPr="00DB729A" w:rsidRDefault="000505E5" w:rsidP="000505E5">
      <w:pPr>
        <w:pStyle w:val="Bibliography"/>
        <w:rPr>
          <w:rFonts w:cstheme="minorHAnsi"/>
        </w:rPr>
      </w:pPr>
      <w:r w:rsidRPr="00DB729A">
        <w:rPr>
          <w:rFonts w:cstheme="minorHAnsi"/>
        </w:rPr>
        <w:t xml:space="preserve">International Human Genome Sequencing Consortium, Whitehead Institute for Biomedical Research, Center for Genome Research:, Lander, E. S., Linton, L. M., Birren, B., Nusbaum, C., Zody, M. C., Baldwin, J., Devon, K., Dewar, K., Doyle, M., FitzHugh, W., Funke, R., Gage, D., Harris, K., Heaford, A., Howland, J., Kann, L., Lehoczky, J., … Morgan, M. J. (2001). Initial sequencing and analysis of the human genome. </w:t>
      </w:r>
      <w:r w:rsidRPr="00DB729A">
        <w:rPr>
          <w:rFonts w:cstheme="minorHAnsi"/>
          <w:i/>
          <w:iCs/>
        </w:rPr>
        <w:t>Nature</w:t>
      </w:r>
      <w:r w:rsidRPr="00DB729A">
        <w:rPr>
          <w:rFonts w:cstheme="minorHAnsi"/>
        </w:rPr>
        <w:t xml:space="preserve">, </w:t>
      </w:r>
      <w:r w:rsidRPr="00DB729A">
        <w:rPr>
          <w:rFonts w:cstheme="minorHAnsi"/>
          <w:i/>
          <w:iCs/>
        </w:rPr>
        <w:t>409</w:t>
      </w:r>
      <w:r w:rsidRPr="00DB729A">
        <w:rPr>
          <w:rFonts w:cstheme="minorHAnsi"/>
        </w:rPr>
        <w:t>(6822), 860–921. https://doi.org/10.1038/35057062</w:t>
      </w:r>
    </w:p>
    <w:p w14:paraId="403332E4" w14:textId="77777777" w:rsidR="000505E5" w:rsidRPr="00DB729A" w:rsidRDefault="000505E5" w:rsidP="000505E5">
      <w:pPr>
        <w:pStyle w:val="Bibliography"/>
        <w:rPr>
          <w:rFonts w:cstheme="minorHAnsi"/>
        </w:rPr>
      </w:pPr>
      <w:r w:rsidRPr="00DB729A">
        <w:rPr>
          <w:rFonts w:cstheme="minorHAnsi"/>
        </w:rPr>
        <w:t xml:space="preserve">Itan, Y., Powell, A., Beaumont, M. A., Burger, J., &amp; Thomas, M. G. (2009). The Origins of Lactase Persistence in Europe. </w:t>
      </w:r>
      <w:r w:rsidRPr="00DB729A">
        <w:rPr>
          <w:rFonts w:cstheme="minorHAnsi"/>
          <w:i/>
          <w:iCs/>
        </w:rPr>
        <w:t>PLoS Computational Biology</w:t>
      </w:r>
      <w:r w:rsidRPr="00DB729A">
        <w:rPr>
          <w:rFonts w:cstheme="minorHAnsi"/>
        </w:rPr>
        <w:t xml:space="preserve">, </w:t>
      </w:r>
      <w:r w:rsidRPr="00DB729A">
        <w:rPr>
          <w:rFonts w:cstheme="minorHAnsi"/>
          <w:i/>
          <w:iCs/>
        </w:rPr>
        <w:t>5</w:t>
      </w:r>
      <w:r w:rsidRPr="00DB729A">
        <w:rPr>
          <w:rFonts w:cstheme="minorHAnsi"/>
        </w:rPr>
        <w:t>(8), e1000491. https://doi.org/10.1371/journal.pcbi.1000491</w:t>
      </w:r>
    </w:p>
    <w:p w14:paraId="07343590" w14:textId="77777777" w:rsidR="000505E5" w:rsidRPr="00DB729A" w:rsidRDefault="000505E5" w:rsidP="000505E5">
      <w:pPr>
        <w:pStyle w:val="Bibliography"/>
        <w:rPr>
          <w:rFonts w:cstheme="minorHAnsi"/>
        </w:rPr>
      </w:pPr>
      <w:r w:rsidRPr="00DB729A">
        <w:rPr>
          <w:rFonts w:cstheme="minorHAnsi"/>
        </w:rPr>
        <w:t xml:space="preserve">James, N. C., Cowley, P. D., &amp; Whitfield, A. K. (2018). The marine fish assemblage of the East Kleinemonde Estuary over 20 years: Declining abundance and nursery function? </w:t>
      </w:r>
      <w:r w:rsidRPr="00DB729A">
        <w:rPr>
          <w:rFonts w:cstheme="minorHAnsi"/>
          <w:i/>
          <w:iCs/>
        </w:rPr>
        <w:t>Estuarine, Coastal and Shelf Science</w:t>
      </w:r>
      <w:r w:rsidRPr="00DB729A">
        <w:rPr>
          <w:rFonts w:cstheme="minorHAnsi"/>
        </w:rPr>
        <w:t xml:space="preserve">, </w:t>
      </w:r>
      <w:r w:rsidRPr="00DB729A">
        <w:rPr>
          <w:rFonts w:cstheme="minorHAnsi"/>
          <w:i/>
          <w:iCs/>
        </w:rPr>
        <w:t>214</w:t>
      </w:r>
      <w:r w:rsidRPr="00DB729A">
        <w:rPr>
          <w:rFonts w:cstheme="minorHAnsi"/>
        </w:rPr>
        <w:t>, 64–71. https://doi.org/10.1016/j.ecss.2018.09.010</w:t>
      </w:r>
    </w:p>
    <w:p w14:paraId="78F79BE4" w14:textId="77777777" w:rsidR="000505E5" w:rsidRPr="00DB729A" w:rsidRDefault="000505E5" w:rsidP="000505E5">
      <w:pPr>
        <w:pStyle w:val="Bibliography"/>
        <w:rPr>
          <w:rFonts w:cstheme="minorHAnsi"/>
        </w:rPr>
      </w:pPr>
      <w:r w:rsidRPr="00DB729A">
        <w:rPr>
          <w:rFonts w:cstheme="minorHAnsi"/>
        </w:rPr>
        <w:t xml:space="preserve">Kitada, J., Tatewaki, R., &amp; Tagawa, M. (1980). Chromosomes of the pond smelt Hypomesus transpacificus nipponensis. </w:t>
      </w:r>
      <w:r w:rsidRPr="00DB729A">
        <w:rPr>
          <w:rFonts w:cstheme="minorHAnsi"/>
          <w:i/>
          <w:iCs/>
        </w:rPr>
        <w:t>Chrom. Inform. Serv.</w:t>
      </w:r>
      <w:r w:rsidRPr="00DB729A">
        <w:rPr>
          <w:rFonts w:cstheme="minorHAnsi"/>
        </w:rPr>
        <w:t xml:space="preserve">, </w:t>
      </w:r>
      <w:r w:rsidRPr="00DB729A">
        <w:rPr>
          <w:rFonts w:cstheme="minorHAnsi"/>
          <w:i/>
          <w:iCs/>
        </w:rPr>
        <w:t>28</w:t>
      </w:r>
      <w:r w:rsidRPr="00DB729A">
        <w:rPr>
          <w:rFonts w:cstheme="minorHAnsi"/>
        </w:rPr>
        <w:t>, 8–9.</w:t>
      </w:r>
    </w:p>
    <w:p w14:paraId="4E247E13" w14:textId="77777777" w:rsidR="000505E5" w:rsidRPr="00DB729A" w:rsidRDefault="000505E5" w:rsidP="000505E5">
      <w:pPr>
        <w:pStyle w:val="Bibliography"/>
        <w:rPr>
          <w:rFonts w:cstheme="minorHAnsi"/>
        </w:rPr>
      </w:pPr>
      <w:r w:rsidRPr="00DB729A">
        <w:rPr>
          <w:rFonts w:cstheme="minorHAnsi"/>
        </w:rPr>
        <w:t xml:space="preserve">Lew, R. M., Finger, A. J., Baerwald, M. R., Goodbla, A., May, B., &amp; Meek, M. H. (2015). Using Next-Generation Sequencing to Assist a Conservation Hatchery: A Single-Nucleotide Polymorphism Panel for the Genetic Management of Endangered Delta Smelt. </w:t>
      </w:r>
      <w:r w:rsidRPr="00DB729A">
        <w:rPr>
          <w:rFonts w:cstheme="minorHAnsi"/>
          <w:i/>
          <w:iCs/>
        </w:rPr>
        <w:t>Transactions of the American Fisheries Society</w:t>
      </w:r>
      <w:r w:rsidRPr="00DB729A">
        <w:rPr>
          <w:rFonts w:cstheme="minorHAnsi"/>
        </w:rPr>
        <w:t xml:space="preserve">, </w:t>
      </w:r>
      <w:r w:rsidRPr="00DB729A">
        <w:rPr>
          <w:rFonts w:cstheme="minorHAnsi"/>
          <w:i/>
          <w:iCs/>
        </w:rPr>
        <w:t>144</w:t>
      </w:r>
      <w:r w:rsidRPr="00DB729A">
        <w:rPr>
          <w:rFonts w:cstheme="minorHAnsi"/>
        </w:rPr>
        <w:t>(4), 767–779. https://doi.org/10.1080/00028487.2015.1037016</w:t>
      </w:r>
    </w:p>
    <w:p w14:paraId="69058FAB" w14:textId="77777777" w:rsidR="000505E5" w:rsidRPr="00DB729A" w:rsidRDefault="000505E5" w:rsidP="000505E5">
      <w:pPr>
        <w:pStyle w:val="Bibliography"/>
        <w:rPr>
          <w:rFonts w:cstheme="minorHAnsi"/>
        </w:rPr>
      </w:pPr>
      <w:r w:rsidRPr="00DB729A">
        <w:rPr>
          <w:rFonts w:cstheme="minorHAnsi"/>
        </w:rPr>
        <w:t xml:space="preserve">Li, H., &amp; Durbin, R. (2009). Fast and accurate short read alignment with Burrows-Wheeler transform.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4), 1754–1760. https://doi.org/10.1093/bioinformatics/btp324</w:t>
      </w:r>
    </w:p>
    <w:p w14:paraId="15657B20" w14:textId="77777777" w:rsidR="000505E5" w:rsidRPr="00DB729A" w:rsidRDefault="000505E5" w:rsidP="000505E5">
      <w:pPr>
        <w:pStyle w:val="Bibliography"/>
        <w:rPr>
          <w:rFonts w:cstheme="minorHAnsi"/>
        </w:rPr>
      </w:pPr>
      <w:r w:rsidRPr="00DB729A">
        <w:rPr>
          <w:rFonts w:cstheme="minorHAnsi"/>
        </w:rPr>
        <w:lastRenderedPageBreak/>
        <w:t xml:space="preserve">Li, H., Handsaker, B., Wysoker, A., Fennell, T., Ruan, J., Homer, N., Marth, G., Abecasis, G., &amp; Durbin, R. (2009). The Sequence Alignment/Map format and SAMtools. </w:t>
      </w:r>
      <w:r w:rsidRPr="00DB729A">
        <w:rPr>
          <w:rFonts w:cstheme="minorHAnsi"/>
          <w:i/>
          <w:iCs/>
        </w:rPr>
        <w:t>Bioinformatics</w:t>
      </w:r>
      <w:r w:rsidRPr="00DB729A">
        <w:rPr>
          <w:rFonts w:cstheme="minorHAnsi"/>
        </w:rPr>
        <w:t xml:space="preserve">, </w:t>
      </w:r>
      <w:r w:rsidRPr="00DB729A">
        <w:rPr>
          <w:rFonts w:cstheme="minorHAnsi"/>
          <w:i/>
          <w:iCs/>
        </w:rPr>
        <w:t>25</w:t>
      </w:r>
      <w:r w:rsidRPr="00DB729A">
        <w:rPr>
          <w:rFonts w:cstheme="minorHAnsi"/>
        </w:rPr>
        <w:t>(16), 2078–2079. https://doi.org/10.1093/bioinformatics/btp352</w:t>
      </w:r>
    </w:p>
    <w:p w14:paraId="71313298"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a).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076EE55D" w14:textId="77777777" w:rsidR="000505E5" w:rsidRPr="00DB729A" w:rsidRDefault="000505E5" w:rsidP="000505E5">
      <w:pPr>
        <w:pStyle w:val="Bibliography"/>
        <w:rPr>
          <w:rFonts w:cstheme="minorHAnsi"/>
        </w:rPr>
      </w:pPr>
      <w:r w:rsidRPr="00DB729A">
        <w:rPr>
          <w:rFonts w:cstheme="minorHAnsi"/>
        </w:rPr>
        <w:t xml:space="preserve">Mapleson, D., Accinelli, G. G., Kettleborough, G., Wright, J., &amp; Clavijo, B. J. (2017b). </w:t>
      </w:r>
      <w:r w:rsidRPr="00DB729A">
        <w:rPr>
          <w:rFonts w:cstheme="minorHAnsi"/>
          <w:i/>
          <w:iCs/>
        </w:rPr>
        <w:t>Sequence analysis KAT : a K-mer analysis toolkit to quality control NGS datasets and genome assemblies</w:t>
      </w:r>
      <w:r w:rsidRPr="00DB729A">
        <w:rPr>
          <w:rFonts w:cstheme="minorHAnsi"/>
        </w:rPr>
        <w:t xml:space="preserve">. </w:t>
      </w:r>
      <w:r w:rsidRPr="00DB729A">
        <w:rPr>
          <w:rFonts w:cstheme="minorHAnsi"/>
          <w:i/>
          <w:iCs/>
        </w:rPr>
        <w:t>33</w:t>
      </w:r>
      <w:r w:rsidRPr="00DB729A">
        <w:rPr>
          <w:rFonts w:cstheme="minorHAnsi"/>
        </w:rPr>
        <w:t>(November 2016), 574–576. https://doi.org/10.1093/bioinformatics/btw663</w:t>
      </w:r>
    </w:p>
    <w:p w14:paraId="4461C2E1" w14:textId="77777777" w:rsidR="000505E5" w:rsidRPr="00DB729A" w:rsidRDefault="000505E5" w:rsidP="000505E5">
      <w:pPr>
        <w:pStyle w:val="Bibliography"/>
        <w:rPr>
          <w:rFonts w:cstheme="minorHAnsi"/>
        </w:rPr>
      </w:pPr>
      <w:r w:rsidRPr="00DB729A">
        <w:rPr>
          <w:rFonts w:cstheme="minorHAnsi"/>
        </w:rPr>
        <w:t xml:space="preserve">Marçais, G., &amp; Kingsford, C. (2011). A fast, lock-free approach for efficient parallel counting of occurrences of k-mers. </w:t>
      </w:r>
      <w:r w:rsidRPr="00DB729A">
        <w:rPr>
          <w:rFonts w:cstheme="minorHAnsi"/>
          <w:i/>
          <w:iCs/>
        </w:rPr>
        <w:t>Bioinformatics</w:t>
      </w:r>
      <w:r w:rsidRPr="00DB729A">
        <w:rPr>
          <w:rFonts w:cstheme="minorHAnsi"/>
        </w:rPr>
        <w:t xml:space="preserve">, </w:t>
      </w:r>
      <w:r w:rsidRPr="00DB729A">
        <w:rPr>
          <w:rFonts w:cstheme="minorHAnsi"/>
          <w:i/>
          <w:iCs/>
        </w:rPr>
        <w:t>27</w:t>
      </w:r>
      <w:r w:rsidRPr="00DB729A">
        <w:rPr>
          <w:rFonts w:cstheme="minorHAnsi"/>
        </w:rPr>
        <w:t>(6), 764–770. https://doi.org/10.1093/bioinformatics/btr011</w:t>
      </w:r>
    </w:p>
    <w:p w14:paraId="757DFE03" w14:textId="77777777" w:rsidR="000505E5" w:rsidRPr="00DB729A" w:rsidRDefault="000505E5" w:rsidP="000505E5">
      <w:pPr>
        <w:pStyle w:val="Bibliography"/>
        <w:rPr>
          <w:rFonts w:cstheme="minorHAnsi"/>
        </w:rPr>
      </w:pPr>
      <w:r w:rsidRPr="00DB729A">
        <w:rPr>
          <w:rFonts w:cstheme="minorHAnsi"/>
        </w:rPr>
        <w:t xml:space="preserve">McAllister, D. E. (1963). </w:t>
      </w:r>
      <w:r w:rsidRPr="00DB729A">
        <w:rPr>
          <w:rFonts w:cstheme="minorHAnsi"/>
          <w:i/>
          <w:iCs/>
        </w:rPr>
        <w:t>Revision of the smelt family, Osmeridae.</w:t>
      </w:r>
      <w:r w:rsidRPr="00DB729A">
        <w:rPr>
          <w:rFonts w:cstheme="minorHAnsi"/>
        </w:rPr>
        <w:t xml:space="preserve"> National Museum of Canada, Biological Series 191.</w:t>
      </w:r>
    </w:p>
    <w:p w14:paraId="7D86B5D8" w14:textId="77777777" w:rsidR="000505E5" w:rsidRPr="00DB729A" w:rsidRDefault="000505E5" w:rsidP="000505E5">
      <w:pPr>
        <w:pStyle w:val="Bibliography"/>
        <w:rPr>
          <w:rFonts w:cstheme="minorHAnsi"/>
        </w:rPr>
      </w:pPr>
      <w:r w:rsidRPr="00DB729A">
        <w:rPr>
          <w:rFonts w:cstheme="minorHAnsi"/>
        </w:rPr>
        <w:t xml:space="preserve">Moyle, P. B. (2002). </w:t>
      </w:r>
      <w:r w:rsidRPr="00DB729A">
        <w:rPr>
          <w:rFonts w:cstheme="minorHAnsi"/>
          <w:i/>
          <w:iCs/>
        </w:rPr>
        <w:t>Inland Fishes of California</w:t>
      </w:r>
      <w:r w:rsidRPr="00DB729A">
        <w:rPr>
          <w:rFonts w:cstheme="minorHAnsi"/>
        </w:rPr>
        <w:t xml:space="preserve"> (2nd ed.). University of California Press.</w:t>
      </w:r>
    </w:p>
    <w:p w14:paraId="33FB09F1" w14:textId="77777777" w:rsidR="000505E5" w:rsidRPr="00DB729A" w:rsidRDefault="000505E5" w:rsidP="000505E5">
      <w:pPr>
        <w:pStyle w:val="Bibliography"/>
        <w:rPr>
          <w:rFonts w:cstheme="minorHAnsi"/>
        </w:rPr>
      </w:pPr>
      <w:r w:rsidRPr="00DB729A">
        <w:rPr>
          <w:rFonts w:cstheme="minorHAnsi"/>
        </w:rPr>
        <w:t xml:space="preserve">Moyle, P. B., Herbold, B., Stevens, D. E., &amp; Miller, L. W. (1992). Transactions of the American Fisheries Society Life History and Status of Delta Smelt in the Sacramento-San Joaquin Estuary , California. </w:t>
      </w:r>
      <w:r w:rsidRPr="00DB729A">
        <w:rPr>
          <w:rFonts w:cstheme="minorHAnsi"/>
          <w:i/>
          <w:iCs/>
        </w:rPr>
        <w:t>Transactions of the American Fisheries Society</w:t>
      </w:r>
      <w:r w:rsidRPr="00DB729A">
        <w:rPr>
          <w:rFonts w:cstheme="minorHAnsi"/>
        </w:rPr>
        <w:t xml:space="preserve">, </w:t>
      </w:r>
      <w:r w:rsidRPr="00DB729A">
        <w:rPr>
          <w:rFonts w:cstheme="minorHAnsi"/>
          <w:i/>
          <w:iCs/>
        </w:rPr>
        <w:t>121</w:t>
      </w:r>
      <w:r w:rsidRPr="00DB729A">
        <w:rPr>
          <w:rFonts w:cstheme="minorHAnsi"/>
        </w:rPr>
        <w:t>(1), 67–77. https://doi.org/10.1016/j.fertnstert.2012.04.042</w:t>
      </w:r>
    </w:p>
    <w:p w14:paraId="40B940BC" w14:textId="77777777" w:rsidR="000505E5" w:rsidRPr="00DB729A" w:rsidRDefault="000505E5" w:rsidP="000505E5">
      <w:pPr>
        <w:pStyle w:val="Bibliography"/>
        <w:rPr>
          <w:rFonts w:cstheme="minorHAnsi"/>
        </w:rPr>
      </w:pPr>
      <w:r w:rsidRPr="00DB729A">
        <w:rPr>
          <w:rFonts w:cstheme="minorHAnsi"/>
        </w:rPr>
        <w:t xml:space="preserve">Moyle, P. B., Hobbs, J. A., &amp; Durand, J. R. (2018). Delta Smelt and Water Politics in California. </w:t>
      </w:r>
      <w:r w:rsidRPr="00DB729A">
        <w:rPr>
          <w:rFonts w:cstheme="minorHAnsi"/>
          <w:i/>
          <w:iCs/>
        </w:rPr>
        <w:t>Fisheries</w:t>
      </w:r>
      <w:r w:rsidRPr="00DB729A">
        <w:rPr>
          <w:rFonts w:cstheme="minorHAnsi"/>
        </w:rPr>
        <w:t xml:space="preserve">, </w:t>
      </w:r>
      <w:r w:rsidRPr="00DB729A">
        <w:rPr>
          <w:rFonts w:cstheme="minorHAnsi"/>
          <w:i/>
          <w:iCs/>
        </w:rPr>
        <w:t>43</w:t>
      </w:r>
      <w:r w:rsidRPr="00DB729A">
        <w:rPr>
          <w:rFonts w:cstheme="minorHAnsi"/>
        </w:rPr>
        <w:t>(1), 42–50. https://doi.org/10.1002/fsh.10014</w:t>
      </w:r>
    </w:p>
    <w:p w14:paraId="1DF55280" w14:textId="77777777" w:rsidR="000505E5" w:rsidRPr="00DB729A" w:rsidRDefault="000505E5" w:rsidP="000505E5">
      <w:pPr>
        <w:pStyle w:val="Bibliography"/>
        <w:rPr>
          <w:rFonts w:cstheme="minorHAnsi"/>
        </w:rPr>
      </w:pPr>
      <w:r w:rsidRPr="00DB729A">
        <w:rPr>
          <w:rFonts w:cstheme="minorHAnsi"/>
        </w:rPr>
        <w:t xml:space="preserve">Moyle, Peter B., Brown, Larry R., Durand, John R., Hobbs, J. A. (2016). Delta Smelt: LIfe History and Decline of a Once-Adundant Species in the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14</w:t>
      </w:r>
      <w:r w:rsidRPr="00DB729A">
        <w:rPr>
          <w:rFonts w:cstheme="minorHAnsi"/>
        </w:rPr>
        <w:t>(2), 1–40.</w:t>
      </w:r>
    </w:p>
    <w:p w14:paraId="676AC90C" w14:textId="77777777" w:rsidR="000505E5" w:rsidRPr="00DB729A" w:rsidRDefault="000505E5" w:rsidP="000505E5">
      <w:pPr>
        <w:pStyle w:val="Bibliography"/>
        <w:rPr>
          <w:rFonts w:cstheme="minorHAnsi"/>
        </w:rPr>
      </w:pPr>
      <w:r w:rsidRPr="00DB729A">
        <w:rPr>
          <w:rFonts w:cstheme="minorHAnsi"/>
        </w:rPr>
        <w:t xml:space="preserve">Nichols, F. H., Cloern, J. E., Luoma, S. N., &amp; Peterson, D. H. (1986). The Modification of an Estuary. </w:t>
      </w:r>
      <w:r w:rsidRPr="00DB729A">
        <w:rPr>
          <w:rFonts w:cstheme="minorHAnsi"/>
          <w:i/>
          <w:iCs/>
        </w:rPr>
        <w:t>Science</w:t>
      </w:r>
      <w:r w:rsidRPr="00DB729A">
        <w:rPr>
          <w:rFonts w:cstheme="minorHAnsi"/>
        </w:rPr>
        <w:t xml:space="preserve">, </w:t>
      </w:r>
      <w:r w:rsidRPr="00DB729A">
        <w:rPr>
          <w:rFonts w:cstheme="minorHAnsi"/>
          <w:i/>
          <w:iCs/>
        </w:rPr>
        <w:t>231</w:t>
      </w:r>
      <w:r w:rsidRPr="00DB729A">
        <w:rPr>
          <w:rFonts w:cstheme="minorHAnsi"/>
        </w:rPr>
        <w:t>(4738), 567–573. https://doi.org/10.1126/science.231.4738.567</w:t>
      </w:r>
    </w:p>
    <w:p w14:paraId="06AFB551" w14:textId="77777777" w:rsidR="000505E5" w:rsidRPr="00DB729A" w:rsidRDefault="000505E5" w:rsidP="000505E5">
      <w:pPr>
        <w:pStyle w:val="Bibliography"/>
        <w:rPr>
          <w:rFonts w:cstheme="minorHAnsi"/>
        </w:rPr>
      </w:pPr>
      <w:r w:rsidRPr="00DB729A">
        <w:rPr>
          <w:rFonts w:cstheme="minorHAnsi"/>
        </w:rPr>
        <w:t xml:space="preserve">Ning, Z. (n.d.). </w:t>
      </w:r>
      <w:r w:rsidRPr="00DB729A">
        <w:rPr>
          <w:rFonts w:cstheme="minorHAnsi"/>
          <w:i/>
          <w:iCs/>
        </w:rPr>
        <w:t>Scaff10X: Pipeline for scaffolding and breaking a genome assembly using 10x genomics linked-reads</w:t>
      </w:r>
      <w:r w:rsidRPr="00DB729A">
        <w:rPr>
          <w:rFonts w:cstheme="minorHAnsi"/>
        </w:rPr>
        <w:t xml:space="preserve"> [Computer software].</w:t>
      </w:r>
    </w:p>
    <w:p w14:paraId="1DCBA3BE" w14:textId="77777777" w:rsidR="000505E5" w:rsidRPr="00DB729A" w:rsidRDefault="000505E5" w:rsidP="000505E5">
      <w:pPr>
        <w:pStyle w:val="Bibliography"/>
        <w:rPr>
          <w:rFonts w:cstheme="minorHAnsi"/>
        </w:rPr>
      </w:pPr>
      <w:r w:rsidRPr="00DB729A">
        <w:rPr>
          <w:rFonts w:cstheme="minorHAnsi"/>
        </w:rPr>
        <w:t xml:space="preserve">Nygren, A., Nilsson, B., &amp; Jahnke, M. (1971). Cytological studies in the smelt (Osmerus eperlanus L.). </w:t>
      </w:r>
      <w:r w:rsidRPr="00DB729A">
        <w:rPr>
          <w:rFonts w:cstheme="minorHAnsi"/>
          <w:i/>
          <w:iCs/>
        </w:rPr>
        <w:t>Hereditas</w:t>
      </w:r>
      <w:r w:rsidRPr="00DB729A">
        <w:rPr>
          <w:rFonts w:cstheme="minorHAnsi"/>
        </w:rPr>
        <w:t xml:space="preserve">, </w:t>
      </w:r>
      <w:r w:rsidRPr="00DB729A">
        <w:rPr>
          <w:rFonts w:cstheme="minorHAnsi"/>
          <w:i/>
          <w:iCs/>
        </w:rPr>
        <w:t>67</w:t>
      </w:r>
      <w:r w:rsidRPr="00DB729A">
        <w:rPr>
          <w:rFonts w:cstheme="minorHAnsi"/>
        </w:rPr>
        <w:t>(2), 283–286. https://doi.org/10.1111/j.1601-5223.1971.tb02381.x</w:t>
      </w:r>
    </w:p>
    <w:p w14:paraId="28557628" w14:textId="77777777" w:rsidR="000505E5" w:rsidRPr="00DB729A" w:rsidRDefault="000505E5" w:rsidP="000505E5">
      <w:pPr>
        <w:pStyle w:val="Bibliography"/>
        <w:rPr>
          <w:rFonts w:cstheme="minorHAnsi"/>
        </w:rPr>
      </w:pPr>
      <w:r w:rsidRPr="00DB729A">
        <w:rPr>
          <w:rFonts w:cstheme="minorHAnsi"/>
        </w:rPr>
        <w:lastRenderedPageBreak/>
        <w:t xml:space="preserve">Ocalewicz, K., Hliwa, P., Krol, J., Rábová, M., Stabinski, R., &amp; Ráb, P. (2007). Karyotype and chromosomal characteristics of Ag–NOR sites and 5S rDNA in European smelt, Osmerus eperlanus. </w:t>
      </w:r>
      <w:r w:rsidRPr="00DB729A">
        <w:rPr>
          <w:rFonts w:cstheme="minorHAnsi"/>
          <w:i/>
          <w:iCs/>
        </w:rPr>
        <w:t>Genetica</w:t>
      </w:r>
      <w:r w:rsidRPr="00DB729A">
        <w:rPr>
          <w:rFonts w:cstheme="minorHAnsi"/>
        </w:rPr>
        <w:t xml:space="preserve">, </w:t>
      </w:r>
      <w:r w:rsidRPr="00DB729A">
        <w:rPr>
          <w:rFonts w:cstheme="minorHAnsi"/>
          <w:i/>
          <w:iCs/>
        </w:rPr>
        <w:t>131</w:t>
      </w:r>
      <w:r w:rsidRPr="00DB729A">
        <w:rPr>
          <w:rFonts w:cstheme="minorHAnsi"/>
        </w:rPr>
        <w:t>(1), 29–35. https://doi.org/10.1007/s10709-006-9110-9</w:t>
      </w:r>
    </w:p>
    <w:p w14:paraId="71A2B6F8" w14:textId="77777777" w:rsidR="000505E5" w:rsidRPr="00DB729A" w:rsidRDefault="000505E5" w:rsidP="000505E5">
      <w:pPr>
        <w:pStyle w:val="Bibliography"/>
        <w:rPr>
          <w:rFonts w:cstheme="minorHAnsi"/>
        </w:rPr>
      </w:pPr>
      <w:r w:rsidRPr="00DB729A">
        <w:rPr>
          <w:rFonts w:cstheme="minorHAnsi"/>
        </w:rPr>
        <w:t xml:space="preserve">Patrick, H. J. H., Chomič, A., &amp; Armstrong, K. F. (2016). Cooled Propylene Glycol as a Pragmatic Choice for Preservation of DNA From Remote Field-Collected Diptera for Next-Generation Sequence Analysis. </w:t>
      </w:r>
      <w:r w:rsidRPr="00DB729A">
        <w:rPr>
          <w:rFonts w:cstheme="minorHAnsi"/>
          <w:i/>
          <w:iCs/>
        </w:rPr>
        <w:t>Journal of Economic Entomology</w:t>
      </w:r>
      <w:r w:rsidRPr="00DB729A">
        <w:rPr>
          <w:rFonts w:cstheme="minorHAnsi"/>
        </w:rPr>
        <w:t xml:space="preserve">, </w:t>
      </w:r>
      <w:r w:rsidRPr="00DB729A">
        <w:rPr>
          <w:rFonts w:cstheme="minorHAnsi"/>
          <w:i/>
          <w:iCs/>
        </w:rPr>
        <w:t>109</w:t>
      </w:r>
      <w:r w:rsidRPr="00DB729A">
        <w:rPr>
          <w:rFonts w:cstheme="minorHAnsi"/>
        </w:rPr>
        <w:t>(3), 1469–1473. https://doi.org/10.1093/jee/tow047</w:t>
      </w:r>
    </w:p>
    <w:p w14:paraId="0A522B27" w14:textId="77777777" w:rsidR="000505E5" w:rsidRPr="00DB729A" w:rsidRDefault="000505E5" w:rsidP="000505E5">
      <w:pPr>
        <w:pStyle w:val="Bibliography"/>
        <w:rPr>
          <w:rFonts w:cstheme="minorHAnsi"/>
        </w:rPr>
      </w:pPr>
      <w:r w:rsidRPr="00DB729A">
        <w:rPr>
          <w:rFonts w:cstheme="minorHAnsi"/>
        </w:rPr>
        <w:t xml:space="preserve">Quinlan, A. R., &amp; Hall, I. M. (2010). BEDTools: A flexible suite of utilities for comparing genomic features. </w:t>
      </w:r>
      <w:r w:rsidRPr="00DB729A">
        <w:rPr>
          <w:rFonts w:cstheme="minorHAnsi"/>
          <w:i/>
          <w:iCs/>
        </w:rPr>
        <w:t>Bioinformatics</w:t>
      </w:r>
      <w:r w:rsidRPr="00DB729A">
        <w:rPr>
          <w:rFonts w:cstheme="minorHAnsi"/>
        </w:rPr>
        <w:t xml:space="preserve">, </w:t>
      </w:r>
      <w:r w:rsidRPr="00DB729A">
        <w:rPr>
          <w:rFonts w:cstheme="minorHAnsi"/>
          <w:i/>
          <w:iCs/>
        </w:rPr>
        <w:t>26</w:t>
      </w:r>
      <w:r w:rsidRPr="00DB729A">
        <w:rPr>
          <w:rFonts w:cstheme="minorHAnsi"/>
        </w:rPr>
        <w:t>(6), 841–842. https://doi.org/10.1093/bioinformatics/btq033</w:t>
      </w:r>
    </w:p>
    <w:p w14:paraId="0D4E2FBE" w14:textId="77777777" w:rsidR="000505E5" w:rsidRPr="00DB729A" w:rsidRDefault="000505E5" w:rsidP="000505E5">
      <w:pPr>
        <w:pStyle w:val="Bibliography"/>
        <w:rPr>
          <w:rFonts w:cstheme="minorHAnsi"/>
        </w:rPr>
      </w:pPr>
      <w:r w:rsidRPr="00DB729A">
        <w:rPr>
          <w:rFonts w:cstheme="minorHAnsi"/>
        </w:rPr>
        <w:t xml:space="preserve">Rhie, A., McCarthy, S. A., Fedrigo, O., Damas, J., Formenti, G., Koren, S., Uliano-Silva, M., Chow, W., Fungtammasan, A., Kim, J., Lee, C., Ko, B. J., Chaisson, M., Gedman, G. L., Cantin, L. J., Thibaud-Nissen, F., Haggerty, L., Bista, I., Smith, M., … Jarvis, E. D. (2021). Towards complete and error-free genome assemblies of all vertebrate species. </w:t>
      </w:r>
      <w:r w:rsidRPr="00DB729A">
        <w:rPr>
          <w:rFonts w:cstheme="minorHAnsi"/>
          <w:i/>
          <w:iCs/>
        </w:rPr>
        <w:t>Nature</w:t>
      </w:r>
      <w:r w:rsidRPr="00DB729A">
        <w:rPr>
          <w:rFonts w:cstheme="minorHAnsi"/>
        </w:rPr>
        <w:t xml:space="preserve">, </w:t>
      </w:r>
      <w:r w:rsidRPr="00DB729A">
        <w:rPr>
          <w:rFonts w:cstheme="minorHAnsi"/>
          <w:i/>
          <w:iCs/>
        </w:rPr>
        <w:t>592</w:t>
      </w:r>
      <w:r w:rsidRPr="00DB729A">
        <w:rPr>
          <w:rFonts w:cstheme="minorHAnsi"/>
        </w:rPr>
        <w:t>(7856), 737–746. https://doi.org/10.1038/s41586-021-03451-0</w:t>
      </w:r>
    </w:p>
    <w:p w14:paraId="0B8A44D3" w14:textId="77777777" w:rsidR="000505E5" w:rsidRPr="00DB729A" w:rsidRDefault="000505E5" w:rsidP="000505E5">
      <w:pPr>
        <w:pStyle w:val="Bibliography"/>
        <w:rPr>
          <w:rFonts w:cstheme="minorHAnsi"/>
        </w:rPr>
      </w:pPr>
      <w:r w:rsidRPr="00DB729A">
        <w:rPr>
          <w:rFonts w:cstheme="minorHAnsi"/>
        </w:rPr>
        <w:t xml:space="preserve">Rosenfield, J. A., &amp; Baxter, R. D. (2007). Population Dynamics and Distribution Patterns of Longfin Smelt in the San Francisco Estuary. </w:t>
      </w:r>
      <w:r w:rsidRPr="00DB729A">
        <w:rPr>
          <w:rFonts w:cstheme="minorHAnsi"/>
          <w:i/>
          <w:iCs/>
        </w:rPr>
        <w:t>Transactions of the American Fisheries Society</w:t>
      </w:r>
      <w:r w:rsidRPr="00DB729A">
        <w:rPr>
          <w:rFonts w:cstheme="minorHAnsi"/>
        </w:rPr>
        <w:t xml:space="preserve">, </w:t>
      </w:r>
      <w:r w:rsidRPr="00DB729A">
        <w:rPr>
          <w:rFonts w:cstheme="minorHAnsi"/>
          <w:i/>
          <w:iCs/>
        </w:rPr>
        <w:t>136</w:t>
      </w:r>
      <w:r w:rsidRPr="00DB729A">
        <w:rPr>
          <w:rFonts w:cstheme="minorHAnsi"/>
        </w:rPr>
        <w:t>(6), 1577–1592. https://doi.org/10.1577/T06-148.1</w:t>
      </w:r>
    </w:p>
    <w:p w14:paraId="527EF9FD" w14:textId="77777777" w:rsidR="000505E5" w:rsidRPr="00DB729A" w:rsidRDefault="000505E5" w:rsidP="000505E5">
      <w:pPr>
        <w:pStyle w:val="Bibliography"/>
        <w:rPr>
          <w:rFonts w:cstheme="minorHAnsi"/>
        </w:rPr>
      </w:pPr>
      <w:r w:rsidRPr="00DB729A">
        <w:rPr>
          <w:rFonts w:cstheme="minorHAnsi"/>
        </w:rPr>
        <w:t xml:space="preserve">Sage Sciences. (2014). </w:t>
      </w:r>
      <w:r w:rsidRPr="00DB729A">
        <w:rPr>
          <w:rFonts w:cstheme="minorHAnsi"/>
          <w:i/>
          <w:iCs/>
        </w:rPr>
        <w:t>User Manual Pippin Pulse Electrophoresis Power Supply</w:t>
      </w:r>
      <w:r w:rsidRPr="00DB729A">
        <w:rPr>
          <w:rFonts w:cstheme="minorHAnsi"/>
        </w:rPr>
        <w:t>. https://www.sagescience.com/wp-content/uploads/2014/01/Pippin-Pulse-User-Manual-RevH.pdf</w:t>
      </w:r>
    </w:p>
    <w:p w14:paraId="6C49469C" w14:textId="77777777" w:rsidR="000505E5" w:rsidRPr="00DB729A" w:rsidRDefault="000505E5" w:rsidP="000505E5">
      <w:pPr>
        <w:pStyle w:val="Bibliography"/>
        <w:rPr>
          <w:rFonts w:cstheme="minorHAnsi"/>
        </w:rPr>
      </w:pPr>
      <w:r w:rsidRPr="00DB729A">
        <w:rPr>
          <w:rFonts w:cstheme="minorHAnsi"/>
        </w:rPr>
        <w:t xml:space="preserve">Ségurel, L., &amp; Bon, C. (2017). On the Evolution of Lactase Persistence in Humans. </w:t>
      </w:r>
      <w:r w:rsidRPr="00DB729A">
        <w:rPr>
          <w:rFonts w:cstheme="minorHAnsi"/>
          <w:i/>
          <w:iCs/>
        </w:rPr>
        <w:t>Annual Review of Genomics and Human Genetics</w:t>
      </w:r>
      <w:r w:rsidRPr="00DB729A">
        <w:rPr>
          <w:rFonts w:cstheme="minorHAnsi"/>
        </w:rPr>
        <w:t xml:space="preserve">, </w:t>
      </w:r>
      <w:r w:rsidRPr="00DB729A">
        <w:rPr>
          <w:rFonts w:cstheme="minorHAnsi"/>
          <w:i/>
          <w:iCs/>
        </w:rPr>
        <w:t>18</w:t>
      </w:r>
      <w:r w:rsidRPr="00DB729A">
        <w:rPr>
          <w:rFonts w:cstheme="minorHAnsi"/>
        </w:rPr>
        <w:t>(1), 297–319. https://doi.org/10.1146/annurev-genom-091416-035340</w:t>
      </w:r>
    </w:p>
    <w:p w14:paraId="5226B77F" w14:textId="77777777" w:rsidR="000505E5" w:rsidRPr="00DB729A" w:rsidRDefault="000505E5" w:rsidP="000505E5">
      <w:pPr>
        <w:pStyle w:val="Bibliography"/>
        <w:rPr>
          <w:rFonts w:cstheme="minorHAnsi"/>
        </w:rPr>
      </w:pPr>
      <w:r w:rsidRPr="00DB729A">
        <w:rPr>
          <w:rFonts w:cstheme="minorHAnsi"/>
        </w:rPr>
        <w:t xml:space="preserve">Simão, F. A., Waterhouse, R. M., Ioannidis, P., Kriventseva, E. V., &amp; Zdobnov, E. M. (2015). BUSCO: Assessing genome assembly and annotation completeness with single-copy orthologs. </w:t>
      </w:r>
      <w:r w:rsidRPr="00DB729A">
        <w:rPr>
          <w:rFonts w:cstheme="minorHAnsi"/>
          <w:i/>
          <w:iCs/>
        </w:rPr>
        <w:t>Bioinformatics</w:t>
      </w:r>
      <w:r w:rsidRPr="00DB729A">
        <w:rPr>
          <w:rFonts w:cstheme="minorHAnsi"/>
        </w:rPr>
        <w:t xml:space="preserve">, </w:t>
      </w:r>
      <w:r w:rsidRPr="00DB729A">
        <w:rPr>
          <w:rFonts w:cstheme="minorHAnsi"/>
          <w:i/>
          <w:iCs/>
        </w:rPr>
        <w:t>31</w:t>
      </w:r>
      <w:r w:rsidRPr="00DB729A">
        <w:rPr>
          <w:rFonts w:cstheme="minorHAnsi"/>
        </w:rPr>
        <w:t>(19), 3210–3212. https://doi.org/10.1093/bioinformatics/btv351</w:t>
      </w:r>
    </w:p>
    <w:p w14:paraId="325A6179" w14:textId="77777777" w:rsidR="000505E5" w:rsidRPr="00DB729A" w:rsidRDefault="000505E5" w:rsidP="000505E5">
      <w:pPr>
        <w:pStyle w:val="Bibliography"/>
        <w:rPr>
          <w:rFonts w:cstheme="minorHAnsi"/>
        </w:rPr>
      </w:pPr>
      <w:r w:rsidRPr="00DB729A">
        <w:rPr>
          <w:rFonts w:cstheme="minorHAnsi"/>
        </w:rPr>
        <w:t xml:space="preserve">Smith, J. M., &amp; Haigh, J. (1974). The hitch-hiking effect of a favourable gene. </w:t>
      </w:r>
      <w:r w:rsidRPr="00DB729A">
        <w:rPr>
          <w:rFonts w:cstheme="minorHAnsi"/>
          <w:i/>
          <w:iCs/>
        </w:rPr>
        <w:t>Genetical Research</w:t>
      </w:r>
      <w:r w:rsidRPr="00DB729A">
        <w:rPr>
          <w:rFonts w:cstheme="minorHAnsi"/>
        </w:rPr>
        <w:t xml:space="preserve">, </w:t>
      </w:r>
      <w:r w:rsidRPr="00DB729A">
        <w:rPr>
          <w:rFonts w:cstheme="minorHAnsi"/>
          <w:i/>
          <w:iCs/>
        </w:rPr>
        <w:t>23</w:t>
      </w:r>
      <w:r w:rsidRPr="00DB729A">
        <w:rPr>
          <w:rFonts w:cstheme="minorHAnsi"/>
        </w:rPr>
        <w:t>(1), 23–35. https://doi.org/10.1017/S0016672300014634</w:t>
      </w:r>
    </w:p>
    <w:p w14:paraId="505A2CBB" w14:textId="77777777" w:rsidR="000505E5" w:rsidRPr="00DB729A" w:rsidRDefault="000505E5" w:rsidP="000505E5">
      <w:pPr>
        <w:pStyle w:val="Bibliography"/>
        <w:rPr>
          <w:rFonts w:cstheme="minorHAnsi"/>
        </w:rPr>
      </w:pPr>
      <w:r w:rsidRPr="00DB729A">
        <w:rPr>
          <w:rFonts w:cstheme="minorHAnsi"/>
        </w:rPr>
        <w:t xml:space="preserve">Sommer, T., Armor, C., Baxter, R., Breuer, R., Brown, L., Chotkowski, M., Culberson, S., Feyrer, F., Gingras, M., Herbold, B., Kimmerer, W., Mueller-Solger, A., Nobriga, M., &amp; Souza, K. (2007). The Collapse of Pelagic Fishes in the Upper San Francisco Estuary: El Colapso de los Peces Pelagicos en La Cabecera Del Estuario </w:t>
      </w:r>
      <w:r w:rsidRPr="00DB729A">
        <w:rPr>
          <w:rFonts w:cstheme="minorHAnsi"/>
        </w:rPr>
        <w:lastRenderedPageBreak/>
        <w:t xml:space="preserve">San Francisco. </w:t>
      </w:r>
      <w:r w:rsidRPr="00DB729A">
        <w:rPr>
          <w:rFonts w:cstheme="minorHAnsi"/>
          <w:i/>
          <w:iCs/>
        </w:rPr>
        <w:t>Fisheries</w:t>
      </w:r>
      <w:r w:rsidRPr="00DB729A">
        <w:rPr>
          <w:rFonts w:cstheme="minorHAnsi"/>
        </w:rPr>
        <w:t xml:space="preserve">, </w:t>
      </w:r>
      <w:r w:rsidRPr="00DB729A">
        <w:rPr>
          <w:rFonts w:cstheme="minorHAnsi"/>
          <w:i/>
          <w:iCs/>
        </w:rPr>
        <w:t>32</w:t>
      </w:r>
      <w:r w:rsidRPr="00DB729A">
        <w:rPr>
          <w:rFonts w:cstheme="minorHAnsi"/>
        </w:rPr>
        <w:t>(6), 270–277. https://doi.org/10.1577/1548-8446(2007)32[270:TCOPFI]2.0.CO;2</w:t>
      </w:r>
    </w:p>
    <w:p w14:paraId="2E72F09B" w14:textId="77777777" w:rsidR="000505E5" w:rsidRPr="00DB729A" w:rsidRDefault="000505E5" w:rsidP="000505E5">
      <w:pPr>
        <w:pStyle w:val="Bibliography"/>
        <w:rPr>
          <w:rFonts w:cstheme="minorHAnsi"/>
        </w:rPr>
      </w:pPr>
      <w:r w:rsidRPr="00DB729A">
        <w:rPr>
          <w:rFonts w:cstheme="minorHAnsi"/>
        </w:rPr>
        <w:t xml:space="preserve">Sommer, T., Mejia, F., Nobriga, M., Feyrer, F., &amp; Grimaldo, L. (2011). The Spawning Migration of Delta Smelt in the Upper San Francisco Estuary. </w:t>
      </w:r>
      <w:r w:rsidRPr="00DB729A">
        <w:rPr>
          <w:rFonts w:cstheme="minorHAnsi"/>
          <w:i/>
          <w:iCs/>
        </w:rPr>
        <w:t>San Francisco Estuary and Watershed Science</w:t>
      </w:r>
      <w:r w:rsidRPr="00DB729A">
        <w:rPr>
          <w:rFonts w:cstheme="minorHAnsi"/>
        </w:rPr>
        <w:t xml:space="preserve">, </w:t>
      </w:r>
      <w:r w:rsidRPr="00DB729A">
        <w:rPr>
          <w:rFonts w:cstheme="minorHAnsi"/>
          <w:i/>
          <w:iCs/>
        </w:rPr>
        <w:t>9</w:t>
      </w:r>
      <w:r w:rsidRPr="00DB729A">
        <w:rPr>
          <w:rFonts w:cstheme="minorHAnsi"/>
        </w:rPr>
        <w:t>(2), 1–44.</w:t>
      </w:r>
    </w:p>
    <w:p w14:paraId="0A8528A7" w14:textId="77777777" w:rsidR="000505E5" w:rsidRPr="00DB729A" w:rsidRDefault="000505E5" w:rsidP="000505E5">
      <w:pPr>
        <w:pStyle w:val="Bibliography"/>
        <w:rPr>
          <w:rFonts w:cstheme="minorHAnsi"/>
        </w:rPr>
      </w:pPr>
      <w:r w:rsidRPr="00DB729A">
        <w:rPr>
          <w:rFonts w:cstheme="minorHAnsi"/>
        </w:rPr>
        <w:t xml:space="preserve">State of California FMWT. (2022). </w:t>
      </w:r>
      <w:r w:rsidRPr="00DB729A">
        <w:rPr>
          <w:rFonts w:cstheme="minorHAnsi"/>
          <w:i/>
          <w:iCs/>
        </w:rPr>
        <w:t>2022 Fall Midwater Trawl annual fish abundance and distribution summary</w:t>
      </w:r>
      <w:r w:rsidRPr="00DB729A">
        <w:rPr>
          <w:rFonts w:cstheme="minorHAnsi"/>
        </w:rPr>
        <w:t xml:space="preserve"> (pp. 1–16) [Annual Survey Results Memorandum]. State of California Department of Fish and Wildlife. https://wildlife.ca.gov/Conservation/Delta/Fall-Midwater-Trawl</w:t>
      </w:r>
    </w:p>
    <w:p w14:paraId="317546F1" w14:textId="77777777" w:rsidR="000505E5" w:rsidRPr="00DB729A" w:rsidRDefault="000505E5" w:rsidP="000505E5">
      <w:pPr>
        <w:pStyle w:val="Bibliography"/>
        <w:rPr>
          <w:rFonts w:cstheme="minorHAnsi"/>
        </w:rPr>
      </w:pPr>
      <w:r w:rsidRPr="00DB729A">
        <w:rPr>
          <w:rFonts w:cstheme="minorHAnsi"/>
        </w:rPr>
        <w:t xml:space="preserve">State of California SKT. (2022). </w:t>
      </w:r>
      <w:r w:rsidRPr="00DB729A">
        <w:rPr>
          <w:rFonts w:cstheme="minorHAnsi"/>
          <w:i/>
          <w:iCs/>
        </w:rPr>
        <w:t>2022 Spring Kodiak Trawl Delta Smelt Index</w:t>
      </w:r>
      <w:r w:rsidRPr="00DB729A">
        <w:rPr>
          <w:rFonts w:cstheme="minorHAnsi"/>
        </w:rPr>
        <w:t xml:space="preserve"> (pp. 1–2) [Annual Survey Results Memorandum]. State of California Department of Fish and Wildlife. https://nrm.dfg.ca.gov/FileHandler.ashx?DocumentId=204731&amp;inline</w:t>
      </w:r>
    </w:p>
    <w:p w14:paraId="7B2F4ED5" w14:textId="77777777" w:rsidR="000505E5" w:rsidRPr="00DB729A" w:rsidRDefault="000505E5" w:rsidP="000505E5">
      <w:pPr>
        <w:pStyle w:val="Bibliography"/>
        <w:rPr>
          <w:rFonts w:cstheme="minorHAnsi"/>
        </w:rPr>
      </w:pPr>
      <w:r w:rsidRPr="00DB729A">
        <w:rPr>
          <w:rFonts w:cstheme="minorHAnsi"/>
        </w:rPr>
        <w:t xml:space="preserve">Strona, G., &amp; Bradshaw, C. J. A. (2022). Coextinctions dominate future vertebrate losses from climate and land use change. </w:t>
      </w:r>
      <w:r w:rsidRPr="00DB729A">
        <w:rPr>
          <w:rFonts w:cstheme="minorHAnsi"/>
          <w:i/>
          <w:iCs/>
        </w:rPr>
        <w:t>Science Advances</w:t>
      </w:r>
      <w:r w:rsidRPr="00DB729A">
        <w:rPr>
          <w:rFonts w:cstheme="minorHAnsi"/>
        </w:rPr>
        <w:t xml:space="preserve">, </w:t>
      </w:r>
      <w:r w:rsidRPr="00DB729A">
        <w:rPr>
          <w:rFonts w:cstheme="minorHAnsi"/>
          <w:i/>
          <w:iCs/>
        </w:rPr>
        <w:t>8</w:t>
      </w:r>
      <w:r w:rsidRPr="00DB729A">
        <w:rPr>
          <w:rFonts w:cstheme="minorHAnsi"/>
        </w:rPr>
        <w:t>(50), eabn4345. https://doi.org/10.1126/sciadv.abn4345</w:t>
      </w:r>
    </w:p>
    <w:p w14:paraId="60F045ED" w14:textId="77777777" w:rsidR="000505E5" w:rsidRPr="00DB729A" w:rsidRDefault="000505E5" w:rsidP="000505E5">
      <w:pPr>
        <w:pStyle w:val="Bibliography"/>
        <w:rPr>
          <w:rFonts w:cstheme="minorHAnsi"/>
        </w:rPr>
      </w:pPr>
      <w:r w:rsidRPr="00DB729A">
        <w:rPr>
          <w:rFonts w:cstheme="minorHAnsi"/>
        </w:rPr>
        <w:t xml:space="preserve">Swallow, D. M. (2003). Genetics of Lactase Persistence and Lactose Intolerance. </w:t>
      </w:r>
      <w:r w:rsidRPr="00DB729A">
        <w:rPr>
          <w:rFonts w:cstheme="minorHAnsi"/>
          <w:i/>
          <w:iCs/>
        </w:rPr>
        <w:t>Annual Review of Genetics</w:t>
      </w:r>
      <w:r w:rsidRPr="00DB729A">
        <w:rPr>
          <w:rFonts w:cstheme="minorHAnsi"/>
        </w:rPr>
        <w:t xml:space="preserve">, </w:t>
      </w:r>
      <w:r w:rsidRPr="00DB729A">
        <w:rPr>
          <w:rFonts w:cstheme="minorHAnsi"/>
          <w:i/>
          <w:iCs/>
        </w:rPr>
        <w:t>37</w:t>
      </w:r>
      <w:r w:rsidRPr="00DB729A">
        <w:rPr>
          <w:rFonts w:cstheme="minorHAnsi"/>
        </w:rPr>
        <w:t>(1), 197–219. https://doi.org/10.1146/annurev.genet.37.110801.143820</w:t>
      </w:r>
    </w:p>
    <w:p w14:paraId="7CB77B5F" w14:textId="77777777" w:rsidR="000505E5" w:rsidRPr="00DB729A" w:rsidRDefault="000505E5" w:rsidP="000505E5">
      <w:pPr>
        <w:pStyle w:val="Bibliography"/>
        <w:rPr>
          <w:rFonts w:cstheme="minorHAnsi"/>
        </w:rPr>
      </w:pPr>
      <w:r w:rsidRPr="00DB729A">
        <w:rPr>
          <w:rFonts w:cstheme="minorHAnsi"/>
        </w:rPr>
        <w:t xml:space="preserve">Thermo Scientific. (2010). </w:t>
      </w:r>
      <w:r w:rsidRPr="00DB729A">
        <w:rPr>
          <w:rFonts w:cstheme="minorHAnsi"/>
          <w:i/>
          <w:iCs/>
        </w:rPr>
        <w:t>NanoDrop 1000 Spectrophotometer User’s Manual</w:t>
      </w:r>
      <w:r w:rsidRPr="00DB729A">
        <w:rPr>
          <w:rFonts w:cstheme="minorHAnsi"/>
        </w:rPr>
        <w:t>. https://assets.thermofisher.com/TFS-Assets/CAD/manuals/nd-1000-v3.8-users-manual-8%205x11.pdf</w:t>
      </w:r>
    </w:p>
    <w:p w14:paraId="2604E965" w14:textId="77777777" w:rsidR="000505E5" w:rsidRPr="00DB729A" w:rsidRDefault="000505E5" w:rsidP="000505E5">
      <w:pPr>
        <w:pStyle w:val="Bibliography"/>
        <w:rPr>
          <w:rFonts w:cstheme="minorHAnsi"/>
        </w:rPr>
      </w:pPr>
      <w:r w:rsidRPr="00DB729A">
        <w:rPr>
          <w:rFonts w:cstheme="minorHAnsi"/>
        </w:rPr>
        <w:t xml:space="preserve">Ullrich, P. A., Xu, Z., Rhoades, A. M., Dettinger, M. D., Mount, J. F., Jones, A. D., &amp; Vahmani, P. (2018). California’s Drought of the Future: A Midcentury Recreation of the Exceptional Conditions of 2012–2017. </w:t>
      </w:r>
      <w:r w:rsidRPr="00DB729A">
        <w:rPr>
          <w:rFonts w:cstheme="minorHAnsi"/>
          <w:i/>
          <w:iCs/>
        </w:rPr>
        <w:t>Earth’s Future</w:t>
      </w:r>
      <w:r w:rsidRPr="00DB729A">
        <w:rPr>
          <w:rFonts w:cstheme="minorHAnsi"/>
        </w:rPr>
        <w:t xml:space="preserve">, </w:t>
      </w:r>
      <w:r w:rsidRPr="00DB729A">
        <w:rPr>
          <w:rFonts w:cstheme="minorHAnsi"/>
          <w:i/>
          <w:iCs/>
        </w:rPr>
        <w:t>6</w:t>
      </w:r>
      <w:r w:rsidRPr="00DB729A">
        <w:rPr>
          <w:rFonts w:cstheme="minorHAnsi"/>
        </w:rPr>
        <w:t>(11), 1568–1587. https://doi.org/10.1029/2018EF001007</w:t>
      </w:r>
    </w:p>
    <w:p w14:paraId="257A812A" w14:textId="77777777" w:rsidR="000505E5" w:rsidRPr="00DB729A" w:rsidRDefault="000505E5" w:rsidP="000505E5">
      <w:pPr>
        <w:pStyle w:val="Bibliography"/>
        <w:rPr>
          <w:rFonts w:cstheme="minorHAnsi"/>
        </w:rPr>
      </w:pPr>
      <w:r w:rsidRPr="00DB729A">
        <w:rPr>
          <w:rFonts w:cstheme="minorHAnsi"/>
        </w:rPr>
        <w:t xml:space="preserve">Vaser, R., Sović, I., Nagarajan, N., &amp; Šikić, M. (2017). Fast and accurate de novo genome assembly from long uncorrected reads. </w:t>
      </w:r>
      <w:r w:rsidRPr="00DB729A">
        <w:rPr>
          <w:rFonts w:cstheme="minorHAnsi"/>
          <w:i/>
          <w:iCs/>
        </w:rPr>
        <w:t>Genome Research</w:t>
      </w:r>
      <w:r w:rsidRPr="00DB729A">
        <w:rPr>
          <w:rFonts w:cstheme="minorHAnsi"/>
        </w:rPr>
        <w:t xml:space="preserve">, </w:t>
      </w:r>
      <w:r w:rsidRPr="00DB729A">
        <w:rPr>
          <w:rFonts w:cstheme="minorHAnsi"/>
          <w:i/>
          <w:iCs/>
        </w:rPr>
        <w:t>27</w:t>
      </w:r>
      <w:r w:rsidRPr="00DB729A">
        <w:rPr>
          <w:rFonts w:cstheme="minorHAnsi"/>
        </w:rPr>
        <w:t>(5), 737–746. https://doi.org/10.1101/gr.214270.116</w:t>
      </w:r>
    </w:p>
    <w:p w14:paraId="67B9E7F2" w14:textId="77777777" w:rsidR="000505E5" w:rsidRPr="00DB729A" w:rsidRDefault="000505E5" w:rsidP="000505E5">
      <w:pPr>
        <w:pStyle w:val="Bibliography"/>
        <w:rPr>
          <w:rFonts w:cstheme="minorHAnsi"/>
        </w:rPr>
      </w:pPr>
      <w:r w:rsidRPr="00DB729A">
        <w:rPr>
          <w:rFonts w:cstheme="minorHAnsi"/>
        </w:rPr>
        <w:t xml:space="preserve">Vurture, G. W., Sedlazeck, F. J., Nattestad, M., Underwood, C. J., Fang, H., Gurtowski, J., &amp; Schatz, M. C. (2017). GenomeScope: Fast reference-free genome profiling from short reads. </w:t>
      </w:r>
      <w:r w:rsidRPr="00DB729A">
        <w:rPr>
          <w:rFonts w:cstheme="minorHAnsi"/>
          <w:i/>
          <w:iCs/>
        </w:rPr>
        <w:t>Bioinformatics</w:t>
      </w:r>
      <w:r w:rsidRPr="00DB729A">
        <w:rPr>
          <w:rFonts w:cstheme="minorHAnsi"/>
        </w:rPr>
        <w:t xml:space="preserve">, </w:t>
      </w:r>
      <w:r w:rsidRPr="00DB729A">
        <w:rPr>
          <w:rFonts w:cstheme="minorHAnsi"/>
          <w:i/>
          <w:iCs/>
        </w:rPr>
        <w:t>33</w:t>
      </w:r>
      <w:r w:rsidRPr="00DB729A">
        <w:rPr>
          <w:rFonts w:cstheme="minorHAnsi"/>
        </w:rPr>
        <w:t>(14), 2202–2204. https://doi.org/10.1093/bioinformatics/btx153</w:t>
      </w:r>
    </w:p>
    <w:p w14:paraId="620417E3" w14:textId="77777777" w:rsidR="000505E5" w:rsidRPr="00DB729A" w:rsidRDefault="000505E5" w:rsidP="000505E5">
      <w:pPr>
        <w:pStyle w:val="Bibliography"/>
        <w:rPr>
          <w:rFonts w:cstheme="minorHAnsi"/>
        </w:rPr>
      </w:pPr>
      <w:r w:rsidRPr="00DB729A">
        <w:rPr>
          <w:rFonts w:cstheme="minorHAnsi"/>
        </w:rPr>
        <w:t xml:space="preserve">Wasko, A. P., Martins, C., Oliveira, C., &amp; Foresti, F. (2003). Non-destructive genetic sampling in fish. An improved method for DNA extraction from fish fins and scales. </w:t>
      </w:r>
      <w:r w:rsidRPr="00DB729A">
        <w:rPr>
          <w:rFonts w:cstheme="minorHAnsi"/>
          <w:i/>
          <w:iCs/>
        </w:rPr>
        <w:t>Hereditas</w:t>
      </w:r>
      <w:r w:rsidRPr="00DB729A">
        <w:rPr>
          <w:rFonts w:cstheme="minorHAnsi"/>
        </w:rPr>
        <w:t xml:space="preserve">, </w:t>
      </w:r>
      <w:r w:rsidRPr="00DB729A">
        <w:rPr>
          <w:rFonts w:cstheme="minorHAnsi"/>
          <w:i/>
          <w:iCs/>
        </w:rPr>
        <w:t>138</w:t>
      </w:r>
      <w:r w:rsidRPr="00DB729A">
        <w:rPr>
          <w:rFonts w:cstheme="minorHAnsi"/>
        </w:rPr>
        <w:t>(3), 161–165. https://doi.org/10.1034/j.1601-5223.2003.01503.x</w:t>
      </w:r>
    </w:p>
    <w:p w14:paraId="52154BA9" w14:textId="77777777" w:rsidR="000505E5" w:rsidRPr="00DB729A" w:rsidRDefault="000505E5" w:rsidP="000505E5">
      <w:pPr>
        <w:pStyle w:val="Bibliography"/>
        <w:rPr>
          <w:rFonts w:cstheme="minorHAnsi"/>
        </w:rPr>
      </w:pPr>
      <w:r w:rsidRPr="00DB729A">
        <w:rPr>
          <w:rFonts w:cstheme="minorHAnsi"/>
        </w:rPr>
        <w:lastRenderedPageBreak/>
        <w:t xml:space="preserve">Xuan, B., Kim, E. M., Song, M.-Y., Shin, Y., Jeon, J.-H., &amp; Bae, E. (2021). Draft Genome of the Korean smelt Hypomesus nipponensis and its transcriptomic. </w:t>
      </w:r>
      <w:r w:rsidRPr="00DB729A">
        <w:rPr>
          <w:rFonts w:cstheme="minorHAnsi"/>
          <w:i/>
          <w:iCs/>
        </w:rPr>
        <w:t>G3: Genes|Genomes|Genetics</w:t>
      </w:r>
      <w:r w:rsidRPr="00DB729A">
        <w:rPr>
          <w:rFonts w:cstheme="minorHAnsi"/>
        </w:rPr>
        <w:t>, 35. https://doi.org/10.1093/g3journal/jkab147</w:t>
      </w:r>
    </w:p>
    <w:p w14:paraId="16047753" w14:textId="77777777" w:rsidR="000505E5" w:rsidRPr="00DB729A" w:rsidRDefault="000505E5" w:rsidP="000505E5">
      <w:pPr>
        <w:pStyle w:val="Bibliography"/>
        <w:rPr>
          <w:rFonts w:cstheme="minorHAnsi"/>
        </w:rPr>
      </w:pPr>
      <w:r w:rsidRPr="00DB729A">
        <w:rPr>
          <w:rFonts w:cstheme="minorHAnsi"/>
        </w:rPr>
        <w:t xml:space="preserve">Zoonomia Consortium. (2020). A comparative genomics multitool for scientific discovery and conservation. </w:t>
      </w:r>
      <w:r w:rsidRPr="00DB729A">
        <w:rPr>
          <w:rFonts w:cstheme="minorHAnsi"/>
          <w:i/>
          <w:iCs/>
        </w:rPr>
        <w:t>Nature</w:t>
      </w:r>
      <w:r w:rsidRPr="00DB729A">
        <w:rPr>
          <w:rFonts w:cstheme="minorHAnsi"/>
        </w:rPr>
        <w:t xml:space="preserve">, </w:t>
      </w:r>
      <w:r w:rsidRPr="00DB729A">
        <w:rPr>
          <w:rFonts w:cstheme="minorHAnsi"/>
          <w:i/>
          <w:iCs/>
        </w:rPr>
        <w:t>587</w:t>
      </w:r>
      <w:r w:rsidRPr="00DB729A">
        <w:rPr>
          <w:rFonts w:cstheme="minorHAnsi"/>
        </w:rPr>
        <w:t>(7833), 240–245. https://doi.org/10.1038/s41586-020-2876-6</w:t>
      </w:r>
    </w:p>
    <w:p w14:paraId="25149163" w14:textId="1D5D711E" w:rsidR="000E70AC" w:rsidRPr="00DB729A" w:rsidRDefault="0087338E" w:rsidP="0011235A">
      <w:pPr>
        <w:spacing w:after="0" w:line="240" w:lineRule="auto"/>
        <w:jc w:val="left"/>
        <w:rPr>
          <w:rFonts w:eastAsia="Times New Roman" w:cstheme="minorHAnsi"/>
          <w:color w:val="000000"/>
        </w:rPr>
      </w:pPr>
      <w:r w:rsidRPr="00DB729A">
        <w:rPr>
          <w:rFonts w:eastAsia="Times New Roman" w:cstheme="minorHAns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438"/>
        <w:gridCol w:w="1724"/>
        <w:gridCol w:w="1280"/>
        <w:gridCol w:w="1002"/>
        <w:gridCol w:w="1308"/>
        <w:gridCol w:w="990"/>
        <w:gridCol w:w="1170"/>
        <w:gridCol w:w="900"/>
        <w:gridCol w:w="902"/>
        <w:gridCol w:w="874"/>
        <w:gridCol w:w="836"/>
        <w:gridCol w:w="952"/>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Osmerida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 xml:space="preserve">umber of </w:t>
            </w:r>
            <w:commentRangeStart w:id="522"/>
            <w:r w:rsidR="00644092" w:rsidRPr="00C11823">
              <w:rPr>
                <w:rFonts w:ascii="Calibri Light" w:eastAsia="Times New Roman" w:hAnsi="Calibri Light" w:cs="Calibri Light"/>
                <w:b/>
                <w:bCs/>
              </w:rPr>
              <w:t>component sequences</w:t>
            </w:r>
            <w:commentRangeEnd w:id="522"/>
            <w:r w:rsidR="007C4EF3">
              <w:rPr>
                <w:rStyle w:val="CommentReference"/>
              </w:rPr>
              <w:commentReference w:id="522"/>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523" w:name="_Toc144802749"/>
      <w:r>
        <w:t>Tables and Figures</w:t>
      </w:r>
      <w:bookmarkEnd w:id="523"/>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148"/>
        <w:gridCol w:w="1077"/>
        <w:gridCol w:w="1183"/>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Change w:id="524" w:author="Shannon Erica Kendal Joslin" w:date="2023-10-13T11:05:00Z">
          <w:tblPr>
            <w:tblW w:w="13700" w:type="dxa"/>
            <w:jc w:val="center"/>
            <w:tblLook w:val="04A0" w:firstRow="1" w:lastRow="0" w:firstColumn="1" w:lastColumn="0" w:noHBand="0" w:noVBand="1"/>
          </w:tblPr>
        </w:tblPrChange>
      </w:tblPr>
      <w:tblGrid>
        <w:gridCol w:w="261"/>
        <w:gridCol w:w="492"/>
        <w:gridCol w:w="1905"/>
        <w:gridCol w:w="216"/>
        <w:gridCol w:w="1421"/>
        <w:gridCol w:w="2367"/>
        <w:gridCol w:w="1781"/>
        <w:gridCol w:w="1780"/>
        <w:gridCol w:w="1360"/>
        <w:gridCol w:w="1349"/>
        <w:gridCol w:w="599"/>
        <w:gridCol w:w="1467"/>
        <w:gridCol w:w="2012"/>
        <w:gridCol w:w="260"/>
        <w:tblGridChange w:id="525">
          <w:tblGrid>
            <w:gridCol w:w="260"/>
            <w:gridCol w:w="1"/>
            <w:gridCol w:w="1"/>
            <w:gridCol w:w="491"/>
            <w:gridCol w:w="1952"/>
            <w:gridCol w:w="128"/>
            <w:gridCol w:w="41"/>
            <w:gridCol w:w="1421"/>
            <w:gridCol w:w="2367"/>
            <w:gridCol w:w="1781"/>
            <w:gridCol w:w="1780"/>
            <w:gridCol w:w="275"/>
            <w:gridCol w:w="1085"/>
            <w:gridCol w:w="315"/>
            <w:gridCol w:w="1034"/>
            <w:gridCol w:w="492"/>
            <w:gridCol w:w="107"/>
            <w:gridCol w:w="1467"/>
            <w:gridCol w:w="1752"/>
            <w:gridCol w:w="260"/>
            <w:gridCol w:w="140"/>
            <w:gridCol w:w="120"/>
            <w:gridCol w:w="142"/>
            <w:gridCol w:w="262"/>
          </w:tblGrid>
        </w:tblGridChange>
      </w:tblGrid>
      <w:tr w:rsidR="00210561" w:rsidRPr="007E7567" w14:paraId="02E1A725" w14:textId="77777777" w:rsidTr="001C0134">
        <w:trPr>
          <w:gridAfter w:val="1"/>
          <w:wAfter w:w="260" w:type="dxa"/>
          <w:trHeight w:val="240"/>
          <w:jc w:val="center"/>
          <w:trPrChange w:id="526" w:author="Shannon Erica Kendal Joslin" w:date="2023-10-13T11:05:00Z">
            <w:trPr>
              <w:gridAfter w:val="1"/>
              <w:wAfter w:w="93" w:type="dxa"/>
              <w:trHeight w:val="240"/>
              <w:jc w:val="center"/>
            </w:trPr>
          </w:trPrChange>
        </w:trPr>
        <w:tc>
          <w:tcPr>
            <w:tcW w:w="260" w:type="dxa"/>
            <w:tcBorders>
              <w:top w:val="single" w:sz="4" w:space="0" w:color="auto"/>
              <w:left w:val="single" w:sz="4" w:space="0" w:color="auto"/>
              <w:bottom w:val="nil"/>
              <w:right w:val="nil"/>
            </w:tcBorders>
            <w:shd w:val="clear" w:color="auto" w:fill="auto"/>
            <w:noWrap/>
            <w:vAlign w:val="bottom"/>
            <w:hideMark/>
            <w:tcPrChange w:id="527" w:author="Shannon Erica Kendal Joslin" w:date="2023-10-13T11:05:00Z">
              <w:tcPr>
                <w:tcW w:w="240" w:type="dxa"/>
                <w:gridSpan w:val="3"/>
                <w:tcBorders>
                  <w:top w:val="single" w:sz="4" w:space="0" w:color="auto"/>
                  <w:left w:val="single" w:sz="4" w:space="0" w:color="auto"/>
                  <w:bottom w:val="nil"/>
                  <w:right w:val="nil"/>
                </w:tcBorders>
                <w:shd w:val="clear" w:color="auto" w:fill="auto"/>
                <w:noWrap/>
                <w:vAlign w:val="bottom"/>
                <w:hideMark/>
              </w:tcPr>
            </w:tcPrChange>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445" w:type="dxa"/>
            <w:gridSpan w:val="2"/>
            <w:tcBorders>
              <w:top w:val="single" w:sz="4" w:space="0" w:color="auto"/>
              <w:left w:val="nil"/>
              <w:bottom w:val="nil"/>
              <w:right w:val="nil"/>
            </w:tcBorders>
            <w:tcPrChange w:id="528" w:author="Shannon Erica Kendal Joslin" w:date="2023-10-13T11:05:00Z">
              <w:tcPr>
                <w:tcW w:w="2571" w:type="dxa"/>
                <w:gridSpan w:val="3"/>
                <w:tcBorders>
                  <w:top w:val="single" w:sz="4" w:space="0" w:color="auto"/>
                  <w:left w:val="nil"/>
                  <w:bottom w:val="nil"/>
                  <w:right w:val="nil"/>
                </w:tcBorders>
              </w:tcPr>
            </w:tcPrChange>
          </w:tcPr>
          <w:p w14:paraId="457F07EE"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529"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single" w:sz="4" w:space="0" w:color="auto"/>
              <w:left w:val="nil"/>
              <w:bottom w:val="nil"/>
              <w:right w:val="single" w:sz="4" w:space="0" w:color="auto"/>
            </w:tcBorders>
            <w:shd w:val="clear" w:color="auto" w:fill="auto"/>
            <w:noWrap/>
            <w:vAlign w:val="bottom"/>
            <w:hideMark/>
            <w:tcPrChange w:id="530" w:author="Shannon Erica Kendal Joslin" w:date="2023-10-13T11:05:00Z">
              <w:tcPr>
                <w:tcW w:w="240" w:type="dxa"/>
                <w:gridSpan w:val="2"/>
                <w:tcBorders>
                  <w:top w:val="single" w:sz="4" w:space="0" w:color="auto"/>
                  <w:left w:val="nil"/>
                  <w:bottom w:val="nil"/>
                  <w:right w:val="single" w:sz="4" w:space="0" w:color="auto"/>
                </w:tcBorders>
                <w:shd w:val="clear" w:color="auto" w:fill="auto"/>
                <w:noWrap/>
                <w:vAlign w:val="bottom"/>
                <w:hideMark/>
              </w:tcPr>
            </w:tcPrChange>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1C0134" w:rsidRPr="007E7567" w14:paraId="4A31DBE4" w14:textId="77777777" w:rsidTr="001C0134">
        <w:tblPrEx>
          <w:tblPrExChange w:id="531" w:author="Shannon Erica Kendal Joslin" w:date="2023-10-13T11:05:00Z">
            <w:tblPrEx>
              <w:tblW w:w="17270" w:type="dxa"/>
            </w:tblPrEx>
          </w:tblPrExChange>
        </w:tblPrEx>
        <w:trPr>
          <w:trHeight w:val="280"/>
          <w:jc w:val="center"/>
          <w:trPrChange w:id="532"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33" w:author="Shannon Erica Kendal Joslin" w:date="2023-10-13T11:05:00Z">
              <w:tcPr>
                <w:tcW w:w="262" w:type="dxa"/>
                <w:tcBorders>
                  <w:top w:val="nil"/>
                  <w:left w:val="single" w:sz="4" w:space="0" w:color="auto"/>
                  <w:bottom w:val="nil"/>
                  <w:right w:val="nil"/>
                </w:tcBorders>
                <w:shd w:val="clear" w:color="auto" w:fill="auto"/>
                <w:noWrap/>
                <w:vAlign w:val="bottom"/>
                <w:hideMark/>
              </w:tcPr>
            </w:tcPrChange>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nil"/>
              <w:left w:val="nil"/>
              <w:bottom w:val="nil"/>
              <w:right w:val="nil"/>
            </w:tcBorders>
            <w:tcPrChange w:id="534" w:author="Shannon Erica Kendal Joslin" w:date="2023-10-13T11:05:00Z">
              <w:tcPr>
                <w:tcW w:w="2513" w:type="dxa"/>
                <w:gridSpan w:val="4"/>
                <w:tcBorders>
                  <w:top w:val="nil"/>
                  <w:left w:val="nil"/>
                  <w:bottom w:val="nil"/>
                  <w:right w:val="nil"/>
                </w:tcBorders>
              </w:tcPr>
            </w:tcPrChange>
          </w:tcPr>
          <w:p w14:paraId="404C1940" w14:textId="77777777" w:rsidR="00210561" w:rsidRPr="007E7567" w:rsidRDefault="00210561" w:rsidP="0011235A">
            <w:pPr>
              <w:spacing w:after="0" w:line="240" w:lineRule="auto"/>
              <w:jc w:val="left"/>
              <w:rPr>
                <w:rFonts w:ascii="Calibri Light" w:eastAsia="Times New Roman" w:hAnsi="Calibri Light" w:cs="Calibri Light"/>
                <w:b/>
                <w:bCs/>
                <w:color w:val="000000"/>
              </w:rPr>
            </w:pPr>
          </w:p>
        </w:tc>
        <w:tc>
          <w:tcPr>
            <w:tcW w:w="7793" w:type="dxa"/>
            <w:gridSpan w:val="5"/>
            <w:tcBorders>
              <w:top w:val="nil"/>
              <w:left w:val="nil"/>
              <w:bottom w:val="nil"/>
              <w:right w:val="nil"/>
            </w:tcBorders>
            <w:shd w:val="clear" w:color="auto" w:fill="auto"/>
            <w:noWrap/>
            <w:vAlign w:val="bottom"/>
            <w:hideMark/>
            <w:tcPrChange w:id="535" w:author="Shannon Erica Kendal Joslin" w:date="2023-10-13T11:05:00Z">
              <w:tcPr>
                <w:tcW w:w="8020" w:type="dxa"/>
                <w:gridSpan w:val="7"/>
                <w:tcBorders>
                  <w:top w:val="nil"/>
                  <w:left w:val="nil"/>
                  <w:bottom w:val="nil"/>
                  <w:right w:val="nil"/>
                </w:tcBorders>
                <w:shd w:val="clear" w:color="auto" w:fill="auto"/>
                <w:noWrap/>
                <w:vAlign w:val="bottom"/>
                <w:hideMark/>
              </w:tcPr>
            </w:tcPrChange>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400" w:type="dxa"/>
            <w:tcBorders>
              <w:top w:val="nil"/>
              <w:left w:val="nil"/>
              <w:bottom w:val="nil"/>
              <w:right w:val="nil"/>
            </w:tcBorders>
            <w:shd w:val="clear" w:color="auto" w:fill="auto"/>
            <w:noWrap/>
            <w:vAlign w:val="bottom"/>
            <w:hideMark/>
            <w:tcPrChange w:id="536" w:author="Shannon Erica Kendal Joslin" w:date="2023-10-13T11:05:00Z">
              <w:tcPr>
                <w:tcW w:w="1440" w:type="dxa"/>
                <w:gridSpan w:val="2"/>
                <w:tcBorders>
                  <w:top w:val="nil"/>
                  <w:left w:val="nil"/>
                  <w:bottom w:val="nil"/>
                  <w:right w:val="nil"/>
                </w:tcBorders>
                <w:shd w:val="clear" w:color="auto" w:fill="auto"/>
                <w:noWrap/>
                <w:vAlign w:val="bottom"/>
                <w:hideMark/>
              </w:tcPr>
            </w:tcPrChange>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526" w:type="dxa"/>
            <w:gridSpan w:val="2"/>
            <w:tcBorders>
              <w:top w:val="nil"/>
              <w:left w:val="nil"/>
              <w:bottom w:val="nil"/>
              <w:right w:val="nil"/>
            </w:tcBorders>
            <w:shd w:val="clear" w:color="auto" w:fill="auto"/>
            <w:noWrap/>
            <w:vAlign w:val="bottom"/>
            <w:hideMark/>
            <w:tcPrChange w:id="537" w:author="Shannon Erica Kendal Joslin" w:date="2023-10-13T11:05:00Z">
              <w:tcPr>
                <w:tcW w:w="1080" w:type="dxa"/>
                <w:gridSpan w:val="2"/>
                <w:tcBorders>
                  <w:top w:val="nil"/>
                  <w:left w:val="nil"/>
                  <w:bottom w:val="nil"/>
                  <w:right w:val="nil"/>
                </w:tcBorders>
                <w:shd w:val="clear" w:color="auto" w:fill="auto"/>
                <w:noWrap/>
                <w:vAlign w:val="bottom"/>
                <w:hideMark/>
              </w:tcPr>
            </w:tcPrChange>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511" w:type="dxa"/>
            <w:tcBorders>
              <w:top w:val="nil"/>
              <w:left w:val="nil"/>
              <w:bottom w:val="nil"/>
              <w:right w:val="nil"/>
            </w:tcBorders>
            <w:shd w:val="clear" w:color="auto" w:fill="auto"/>
            <w:noWrap/>
            <w:vAlign w:val="bottom"/>
            <w:hideMark/>
            <w:tcPrChange w:id="538" w:author="Shannon Erica Kendal Joslin" w:date="2023-10-13T11:05:00Z">
              <w:tcPr>
                <w:tcW w:w="3431" w:type="dxa"/>
                <w:gridSpan w:val="3"/>
                <w:tcBorders>
                  <w:top w:val="nil"/>
                  <w:left w:val="nil"/>
                  <w:bottom w:val="nil"/>
                  <w:right w:val="nil"/>
                </w:tcBorders>
                <w:shd w:val="clear" w:color="auto" w:fill="auto"/>
                <w:noWrap/>
                <w:vAlign w:val="bottom"/>
                <w:hideMark/>
              </w:tcPr>
            </w:tcPrChange>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075" w:type="dxa"/>
            <w:tcBorders>
              <w:top w:val="nil"/>
              <w:left w:val="nil"/>
              <w:bottom w:val="nil"/>
              <w:right w:val="nil"/>
            </w:tcBorders>
            <w:shd w:val="clear" w:color="auto" w:fill="auto"/>
            <w:noWrap/>
            <w:vAlign w:val="bottom"/>
            <w:hideMark/>
            <w:tcPrChange w:id="539" w:author="Shannon Erica Kendal Joslin" w:date="2023-10-13T11:05:00Z">
              <w:tcPr>
                <w:tcW w:w="262" w:type="dxa"/>
                <w:tcBorders>
                  <w:top w:val="nil"/>
                  <w:left w:val="nil"/>
                  <w:bottom w:val="nil"/>
                  <w:right w:val="nil"/>
                </w:tcBorders>
                <w:shd w:val="clear" w:color="auto" w:fill="auto"/>
                <w:noWrap/>
                <w:vAlign w:val="bottom"/>
                <w:hideMark/>
              </w:tcPr>
            </w:tcPrChange>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0" w:type="dxa"/>
            <w:tcBorders>
              <w:top w:val="nil"/>
              <w:left w:val="nil"/>
              <w:bottom w:val="nil"/>
              <w:right w:val="single" w:sz="4" w:space="0" w:color="auto"/>
            </w:tcBorders>
            <w:shd w:val="clear" w:color="auto" w:fill="auto"/>
            <w:noWrap/>
            <w:vAlign w:val="bottom"/>
            <w:hideMark/>
            <w:tcPrChange w:id="54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5A06FF" w:rsidRPr="007E7567" w14:paraId="75D51B5F"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80"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463" w:type="dxa"/>
            <w:tcBorders>
              <w:top w:val="single" w:sz="4" w:space="0" w:color="auto"/>
              <w:left w:val="nil"/>
              <w:bottom w:val="single" w:sz="4" w:space="0" w:color="auto"/>
              <w:right w:val="single" w:sz="4" w:space="0" w:color="auto"/>
            </w:tcBorders>
            <w:shd w:val="clear" w:color="000000" w:fill="D9D9D9"/>
          </w:tcPr>
          <w:p w14:paraId="2E933310" w14:textId="77777777" w:rsidR="00210561" w:rsidRDefault="00210561" w:rsidP="0011235A">
            <w:pPr>
              <w:spacing w:after="0" w:line="240" w:lineRule="auto"/>
              <w:jc w:val="center"/>
              <w:rPr>
                <w:ins w:id="541" w:author="Shannon Erica Kendal Joslin" w:date="2023-10-13T10:54:00Z"/>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ins w:id="542" w:author="Shannon Erica Kendal Joslin" w:date="2023-10-13T10:53:00Z">
              <w:r>
                <w:rPr>
                  <w:rFonts w:ascii="Calibri Light" w:eastAsia="Times New Roman" w:hAnsi="Calibri Light" w:cs="Calibri Light"/>
                  <w:b/>
                  <w:bCs/>
                  <w:color w:val="000000"/>
                </w:rPr>
                <w:t>Individual ID</w:t>
              </w:r>
            </w:ins>
          </w:p>
        </w:tc>
        <w:tc>
          <w:tcPr>
            <w:tcW w:w="244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836"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835"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400"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526" w:type="dxa"/>
            <w:gridSpan w:val="2"/>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543"/>
            <w:commentRangeStart w:id="544"/>
            <w:commentRangeStart w:id="545"/>
            <w:r w:rsidRPr="007E7567">
              <w:rPr>
                <w:rFonts w:ascii="Calibri Light" w:eastAsia="Times New Roman" w:hAnsi="Calibri Light" w:cs="Calibri Light"/>
                <w:b/>
                <w:bCs/>
                <w:color w:val="000000"/>
              </w:rPr>
              <w:t>GC%</w:t>
            </w:r>
            <w:commentRangeEnd w:id="543"/>
            <w:r>
              <w:rPr>
                <w:rStyle w:val="CommentReference"/>
              </w:rPr>
              <w:commentReference w:id="543"/>
            </w:r>
            <w:commentRangeEnd w:id="544"/>
            <w:r>
              <w:rPr>
                <w:rStyle w:val="CommentReference"/>
              </w:rPr>
              <w:commentReference w:id="544"/>
            </w:r>
            <w:commentRangeEnd w:id="545"/>
            <w:r w:rsidR="00CC5FE7">
              <w:rPr>
                <w:rStyle w:val="CommentReference"/>
              </w:rPr>
              <w:commentReference w:id="545"/>
            </w:r>
          </w:p>
        </w:tc>
        <w:tc>
          <w:tcPr>
            <w:tcW w:w="1511"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075" w:type="dxa"/>
            <w:tcBorders>
              <w:top w:val="nil"/>
              <w:left w:val="nil"/>
              <w:bottom w:val="nil"/>
              <w:right w:val="single" w:sz="4" w:space="0" w:color="auto"/>
            </w:tcBorders>
            <w:shd w:val="clear" w:color="auto" w:fill="auto"/>
            <w:noWrap/>
            <w:vAlign w:val="bottom"/>
            <w:hideMark/>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50CA1A96"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
          <w:p w14:paraId="151B3CF7" w14:textId="777B8CDE" w:rsidR="00210561" w:rsidRPr="007E7567" w:rsidRDefault="001C0134" w:rsidP="0011235A">
            <w:pPr>
              <w:spacing w:after="0" w:line="240" w:lineRule="auto"/>
              <w:jc w:val="center"/>
              <w:rPr>
                <w:rFonts w:ascii="Calibri Light" w:eastAsia="Times New Roman" w:hAnsi="Calibri Light" w:cs="Calibri Light"/>
                <w:color w:val="000000"/>
              </w:rPr>
            </w:pPr>
            <w:ins w:id="546"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836" w:type="dxa"/>
            <w:tcBorders>
              <w:top w:val="nil"/>
              <w:left w:val="nil"/>
              <w:bottom w:val="single" w:sz="4" w:space="0" w:color="auto"/>
              <w:right w:val="single" w:sz="4" w:space="0" w:color="auto"/>
            </w:tcBorders>
            <w:shd w:val="clear" w:color="auto" w:fill="auto"/>
            <w:noWrap/>
            <w:vAlign w:val="bottom"/>
            <w:hideMark/>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835" w:type="dxa"/>
            <w:tcBorders>
              <w:top w:val="nil"/>
              <w:left w:val="nil"/>
              <w:bottom w:val="single" w:sz="4" w:space="0" w:color="auto"/>
              <w:right w:val="single" w:sz="4" w:space="0" w:color="auto"/>
            </w:tcBorders>
            <w:shd w:val="clear" w:color="auto" w:fill="auto"/>
            <w:noWrap/>
            <w:vAlign w:val="bottom"/>
            <w:hideMark/>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400" w:type="dxa"/>
            <w:tcBorders>
              <w:top w:val="nil"/>
              <w:left w:val="nil"/>
              <w:bottom w:val="single" w:sz="4" w:space="0" w:color="auto"/>
              <w:right w:val="single" w:sz="4" w:space="0" w:color="auto"/>
            </w:tcBorders>
            <w:shd w:val="clear" w:color="auto" w:fill="auto"/>
            <w:noWrap/>
            <w:vAlign w:val="bottom"/>
            <w:hideMark/>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7599B7AA"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
          <w:p w14:paraId="5004E508" w14:textId="59D80D85" w:rsidR="00210561" w:rsidRPr="007E7567" w:rsidRDefault="001C0134" w:rsidP="0011235A">
            <w:pPr>
              <w:spacing w:after="0" w:line="240" w:lineRule="auto"/>
              <w:jc w:val="center"/>
              <w:rPr>
                <w:rFonts w:ascii="Calibri Light" w:eastAsia="Times New Roman" w:hAnsi="Calibri Light" w:cs="Calibri Light"/>
                <w:color w:val="000000"/>
              </w:rPr>
            </w:pPr>
            <w:ins w:id="547"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836" w:type="dxa"/>
            <w:tcBorders>
              <w:top w:val="nil"/>
              <w:left w:val="nil"/>
              <w:bottom w:val="single" w:sz="4" w:space="0" w:color="auto"/>
              <w:right w:val="single" w:sz="4" w:space="0" w:color="auto"/>
            </w:tcBorders>
            <w:shd w:val="clear" w:color="auto" w:fill="auto"/>
            <w:noWrap/>
            <w:vAlign w:val="bottom"/>
            <w:hideMark/>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835" w:type="dxa"/>
            <w:tcBorders>
              <w:top w:val="nil"/>
              <w:left w:val="nil"/>
              <w:bottom w:val="single" w:sz="4" w:space="0" w:color="auto"/>
              <w:right w:val="single" w:sz="4" w:space="0" w:color="auto"/>
            </w:tcBorders>
            <w:shd w:val="clear" w:color="auto" w:fill="auto"/>
            <w:noWrap/>
            <w:vAlign w:val="bottom"/>
            <w:hideMark/>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400" w:type="dxa"/>
            <w:tcBorders>
              <w:top w:val="nil"/>
              <w:left w:val="nil"/>
              <w:bottom w:val="single" w:sz="4" w:space="0" w:color="auto"/>
              <w:right w:val="single" w:sz="4" w:space="0" w:color="auto"/>
            </w:tcBorders>
            <w:shd w:val="clear" w:color="auto" w:fill="auto"/>
            <w:noWrap/>
            <w:vAlign w:val="bottom"/>
            <w:hideMark/>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5B4D3895"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
          <w:p w14:paraId="503402B9" w14:textId="508B89D9" w:rsidR="00210561" w:rsidRPr="007E7567" w:rsidRDefault="001C0134" w:rsidP="0011235A">
            <w:pPr>
              <w:spacing w:after="0" w:line="240" w:lineRule="auto"/>
              <w:jc w:val="center"/>
              <w:rPr>
                <w:rFonts w:ascii="Calibri Light" w:eastAsia="Times New Roman" w:hAnsi="Calibri Light" w:cs="Calibri Light"/>
                <w:color w:val="000000"/>
              </w:rPr>
            </w:pPr>
            <w:ins w:id="548"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836" w:type="dxa"/>
            <w:tcBorders>
              <w:top w:val="nil"/>
              <w:left w:val="nil"/>
              <w:bottom w:val="single" w:sz="4" w:space="0" w:color="auto"/>
              <w:right w:val="single" w:sz="4" w:space="0" w:color="auto"/>
            </w:tcBorders>
            <w:shd w:val="clear" w:color="auto" w:fill="auto"/>
            <w:noWrap/>
            <w:vAlign w:val="bottom"/>
            <w:hideMark/>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835" w:type="dxa"/>
            <w:tcBorders>
              <w:top w:val="nil"/>
              <w:left w:val="nil"/>
              <w:bottom w:val="single" w:sz="4" w:space="0" w:color="auto"/>
              <w:right w:val="single" w:sz="4" w:space="0" w:color="auto"/>
            </w:tcBorders>
            <w:shd w:val="clear" w:color="auto" w:fill="auto"/>
            <w:noWrap/>
            <w:vAlign w:val="bottom"/>
            <w:hideMark/>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400" w:type="dxa"/>
            <w:tcBorders>
              <w:top w:val="nil"/>
              <w:left w:val="nil"/>
              <w:bottom w:val="single" w:sz="4" w:space="0" w:color="auto"/>
              <w:right w:val="single" w:sz="4" w:space="0" w:color="auto"/>
            </w:tcBorders>
            <w:shd w:val="clear" w:color="auto" w:fill="auto"/>
            <w:noWrap/>
            <w:vAlign w:val="bottom"/>
            <w:hideMark/>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075" w:type="dxa"/>
            <w:tcBorders>
              <w:top w:val="nil"/>
              <w:left w:val="nil"/>
              <w:bottom w:val="nil"/>
              <w:right w:val="single" w:sz="4" w:space="0" w:color="auto"/>
            </w:tcBorders>
            <w:shd w:val="clear" w:color="auto" w:fill="auto"/>
            <w:noWrap/>
            <w:vAlign w:val="bottom"/>
            <w:hideMark/>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59CD4041"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
          <w:p w14:paraId="5BFEAABE" w14:textId="7DF3E440" w:rsidR="00210561" w:rsidRPr="007E7567" w:rsidRDefault="001C0134" w:rsidP="0011235A">
            <w:pPr>
              <w:spacing w:after="0" w:line="240" w:lineRule="auto"/>
              <w:jc w:val="center"/>
              <w:rPr>
                <w:rFonts w:ascii="Calibri Light" w:eastAsia="Times New Roman" w:hAnsi="Calibri Light" w:cs="Calibri Light"/>
                <w:color w:val="000000"/>
              </w:rPr>
            </w:pPr>
            <w:ins w:id="549"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836" w:type="dxa"/>
            <w:tcBorders>
              <w:top w:val="nil"/>
              <w:left w:val="nil"/>
              <w:bottom w:val="single" w:sz="4" w:space="0" w:color="auto"/>
              <w:right w:val="single" w:sz="4" w:space="0" w:color="auto"/>
            </w:tcBorders>
            <w:shd w:val="clear" w:color="auto" w:fill="auto"/>
            <w:noWrap/>
            <w:vAlign w:val="bottom"/>
            <w:hideMark/>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835" w:type="dxa"/>
            <w:tcBorders>
              <w:top w:val="nil"/>
              <w:left w:val="nil"/>
              <w:bottom w:val="single" w:sz="4" w:space="0" w:color="auto"/>
              <w:right w:val="single" w:sz="4" w:space="0" w:color="auto"/>
            </w:tcBorders>
            <w:shd w:val="clear" w:color="auto" w:fill="auto"/>
            <w:noWrap/>
            <w:vAlign w:val="bottom"/>
            <w:hideMark/>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400" w:type="dxa"/>
            <w:tcBorders>
              <w:top w:val="nil"/>
              <w:left w:val="nil"/>
              <w:bottom w:val="single" w:sz="4" w:space="0" w:color="auto"/>
              <w:right w:val="single" w:sz="4" w:space="0" w:color="auto"/>
            </w:tcBorders>
            <w:shd w:val="clear" w:color="auto" w:fill="auto"/>
            <w:noWrap/>
            <w:vAlign w:val="bottom"/>
            <w:hideMark/>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511" w:type="dxa"/>
            <w:tcBorders>
              <w:top w:val="nil"/>
              <w:left w:val="nil"/>
              <w:bottom w:val="single" w:sz="4" w:space="0" w:color="auto"/>
              <w:right w:val="single" w:sz="4" w:space="0" w:color="auto"/>
            </w:tcBorders>
            <w:shd w:val="clear" w:color="auto" w:fill="auto"/>
            <w:noWrap/>
            <w:vAlign w:val="bottom"/>
            <w:hideMark/>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075" w:type="dxa"/>
            <w:tcBorders>
              <w:top w:val="nil"/>
              <w:left w:val="nil"/>
              <w:bottom w:val="nil"/>
              <w:right w:val="single" w:sz="4" w:space="0" w:color="auto"/>
            </w:tcBorders>
            <w:shd w:val="clear" w:color="auto" w:fill="auto"/>
            <w:noWrap/>
            <w:vAlign w:val="bottom"/>
            <w:hideMark/>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6007767D"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
          <w:p w14:paraId="3455BFF8" w14:textId="10885534" w:rsidR="00210561" w:rsidRPr="007E7567" w:rsidRDefault="001C0134" w:rsidP="0011235A">
            <w:pPr>
              <w:spacing w:after="0" w:line="240" w:lineRule="auto"/>
              <w:jc w:val="center"/>
              <w:rPr>
                <w:rFonts w:ascii="Calibri Light" w:eastAsia="Times New Roman" w:hAnsi="Calibri Light" w:cs="Calibri Light"/>
                <w:color w:val="000000"/>
              </w:rPr>
            </w:pPr>
            <w:ins w:id="550"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836" w:type="dxa"/>
            <w:tcBorders>
              <w:top w:val="nil"/>
              <w:left w:val="nil"/>
              <w:bottom w:val="single" w:sz="4" w:space="0" w:color="auto"/>
              <w:right w:val="single" w:sz="4" w:space="0" w:color="auto"/>
            </w:tcBorders>
            <w:shd w:val="clear" w:color="auto" w:fill="auto"/>
            <w:noWrap/>
            <w:vAlign w:val="bottom"/>
            <w:hideMark/>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835" w:type="dxa"/>
            <w:tcBorders>
              <w:top w:val="nil"/>
              <w:left w:val="nil"/>
              <w:bottom w:val="single" w:sz="4" w:space="0" w:color="auto"/>
              <w:right w:val="single" w:sz="4" w:space="0" w:color="auto"/>
            </w:tcBorders>
            <w:shd w:val="clear" w:color="auto" w:fill="auto"/>
            <w:noWrap/>
            <w:vAlign w:val="bottom"/>
            <w:hideMark/>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400" w:type="dxa"/>
            <w:tcBorders>
              <w:top w:val="nil"/>
              <w:left w:val="nil"/>
              <w:bottom w:val="single" w:sz="4" w:space="0" w:color="auto"/>
              <w:right w:val="single" w:sz="4" w:space="0" w:color="auto"/>
            </w:tcBorders>
            <w:shd w:val="clear" w:color="auto" w:fill="auto"/>
            <w:noWrap/>
            <w:vAlign w:val="bottom"/>
            <w:hideMark/>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511" w:type="dxa"/>
            <w:tcBorders>
              <w:top w:val="nil"/>
              <w:left w:val="nil"/>
              <w:bottom w:val="single" w:sz="4" w:space="0" w:color="auto"/>
              <w:right w:val="single" w:sz="4" w:space="0" w:color="auto"/>
            </w:tcBorders>
            <w:shd w:val="clear" w:color="auto" w:fill="auto"/>
            <w:noWrap/>
            <w:vAlign w:val="bottom"/>
            <w:hideMark/>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18543CAC"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
          <w:p w14:paraId="4E043D6E" w14:textId="3281AEF6" w:rsidR="00210561" w:rsidRPr="007E7567" w:rsidRDefault="00210561" w:rsidP="0011235A">
            <w:pPr>
              <w:spacing w:after="0" w:line="240" w:lineRule="auto"/>
              <w:jc w:val="center"/>
              <w:rPr>
                <w:rFonts w:ascii="Calibri Light" w:eastAsia="Times New Roman" w:hAnsi="Calibri Light" w:cs="Calibri Light"/>
                <w:color w:val="000000"/>
              </w:rPr>
            </w:pPr>
            <w:ins w:id="551"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836" w:type="dxa"/>
            <w:tcBorders>
              <w:top w:val="nil"/>
              <w:left w:val="nil"/>
              <w:bottom w:val="single" w:sz="4" w:space="0" w:color="auto"/>
              <w:right w:val="single" w:sz="4" w:space="0" w:color="auto"/>
            </w:tcBorders>
            <w:shd w:val="clear" w:color="auto" w:fill="auto"/>
            <w:noWrap/>
            <w:vAlign w:val="bottom"/>
            <w:hideMark/>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668ACA02"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
          <w:p w14:paraId="3341A1FE" w14:textId="3421DDFF" w:rsidR="00210561" w:rsidRPr="007E7567" w:rsidRDefault="00210561" w:rsidP="0011235A">
            <w:pPr>
              <w:spacing w:after="0" w:line="240" w:lineRule="auto"/>
              <w:jc w:val="center"/>
              <w:rPr>
                <w:rFonts w:ascii="Calibri Light" w:eastAsia="Times New Roman" w:hAnsi="Calibri Light" w:cs="Calibri Light"/>
                <w:color w:val="000000"/>
              </w:rPr>
            </w:pPr>
            <w:ins w:id="552"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836" w:type="dxa"/>
            <w:tcBorders>
              <w:top w:val="nil"/>
              <w:left w:val="nil"/>
              <w:bottom w:val="single" w:sz="4" w:space="0" w:color="auto"/>
              <w:right w:val="single" w:sz="4" w:space="0" w:color="auto"/>
            </w:tcBorders>
            <w:shd w:val="clear" w:color="auto" w:fill="auto"/>
            <w:noWrap/>
            <w:vAlign w:val="bottom"/>
            <w:hideMark/>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1C516755"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
          <w:p w14:paraId="5B9CA19F" w14:textId="7D43AC11" w:rsidR="00210561" w:rsidRPr="007E7567" w:rsidRDefault="001C0134" w:rsidP="0011235A">
            <w:pPr>
              <w:spacing w:after="0" w:line="240" w:lineRule="auto"/>
              <w:jc w:val="center"/>
              <w:rPr>
                <w:rFonts w:ascii="Calibri Light" w:eastAsia="Times New Roman" w:hAnsi="Calibri Light" w:cs="Calibri Light"/>
                <w:color w:val="000000"/>
              </w:rPr>
            </w:pPr>
            <w:ins w:id="553"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836" w:type="dxa"/>
            <w:tcBorders>
              <w:top w:val="nil"/>
              <w:left w:val="nil"/>
              <w:bottom w:val="single" w:sz="4" w:space="0" w:color="auto"/>
              <w:right w:val="single" w:sz="4" w:space="0" w:color="auto"/>
            </w:tcBorders>
            <w:shd w:val="clear" w:color="auto" w:fill="auto"/>
            <w:noWrap/>
            <w:vAlign w:val="bottom"/>
            <w:hideMark/>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62355FC8"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
          <w:p w14:paraId="1ABC9372" w14:textId="282CF845" w:rsidR="00210561" w:rsidRPr="007E7567" w:rsidRDefault="001C0134" w:rsidP="0011235A">
            <w:pPr>
              <w:spacing w:after="0" w:line="240" w:lineRule="auto"/>
              <w:jc w:val="center"/>
              <w:rPr>
                <w:rFonts w:ascii="Calibri Light" w:eastAsia="Times New Roman" w:hAnsi="Calibri Light" w:cs="Calibri Light"/>
                <w:color w:val="000000"/>
              </w:rPr>
            </w:pPr>
            <w:ins w:id="554"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836" w:type="dxa"/>
            <w:tcBorders>
              <w:top w:val="nil"/>
              <w:left w:val="nil"/>
              <w:bottom w:val="single" w:sz="4" w:space="0" w:color="auto"/>
              <w:right w:val="single" w:sz="4" w:space="0" w:color="auto"/>
            </w:tcBorders>
            <w:shd w:val="clear" w:color="auto" w:fill="auto"/>
            <w:noWrap/>
            <w:vAlign w:val="bottom"/>
            <w:hideMark/>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4C05D348"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
          <w:p w14:paraId="459A403D" w14:textId="66D2DE3A" w:rsidR="00210561" w:rsidRPr="007E7567" w:rsidRDefault="00210561" w:rsidP="0011235A">
            <w:pPr>
              <w:spacing w:after="0" w:line="240" w:lineRule="auto"/>
              <w:jc w:val="center"/>
              <w:rPr>
                <w:rFonts w:ascii="Calibri Light" w:eastAsia="Times New Roman" w:hAnsi="Calibri Light" w:cs="Calibri Light"/>
                <w:color w:val="000000"/>
              </w:rPr>
            </w:pPr>
            <w:ins w:id="555"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836" w:type="dxa"/>
            <w:tcBorders>
              <w:top w:val="nil"/>
              <w:left w:val="nil"/>
              <w:bottom w:val="single" w:sz="4" w:space="0" w:color="auto"/>
              <w:right w:val="single" w:sz="4" w:space="0" w:color="auto"/>
            </w:tcBorders>
            <w:shd w:val="clear" w:color="auto" w:fill="auto"/>
            <w:noWrap/>
            <w:vAlign w:val="bottom"/>
            <w:hideMark/>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075" w:type="dxa"/>
            <w:tcBorders>
              <w:top w:val="nil"/>
              <w:left w:val="nil"/>
              <w:bottom w:val="nil"/>
              <w:right w:val="single" w:sz="4" w:space="0" w:color="auto"/>
            </w:tcBorders>
            <w:shd w:val="clear" w:color="auto" w:fill="auto"/>
            <w:noWrap/>
            <w:vAlign w:val="bottom"/>
            <w:hideMark/>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6C58B3E5"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
          <w:p w14:paraId="7EE642FA" w14:textId="42A441EB" w:rsidR="00210561" w:rsidRPr="007E7567" w:rsidRDefault="00210561" w:rsidP="0011235A">
            <w:pPr>
              <w:spacing w:after="0" w:line="240" w:lineRule="auto"/>
              <w:jc w:val="center"/>
              <w:rPr>
                <w:rFonts w:ascii="Calibri Light" w:eastAsia="Times New Roman" w:hAnsi="Calibri Light" w:cs="Calibri Light"/>
                <w:color w:val="000000"/>
              </w:rPr>
            </w:pPr>
            <w:ins w:id="556"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836" w:type="dxa"/>
            <w:tcBorders>
              <w:top w:val="nil"/>
              <w:left w:val="nil"/>
              <w:bottom w:val="single" w:sz="4" w:space="0" w:color="auto"/>
              <w:right w:val="single" w:sz="4" w:space="0" w:color="auto"/>
            </w:tcBorders>
            <w:shd w:val="clear" w:color="auto" w:fill="auto"/>
            <w:noWrap/>
            <w:vAlign w:val="bottom"/>
            <w:hideMark/>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7E849AEC"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
          <w:p w14:paraId="586B921E" w14:textId="4669BC6D" w:rsidR="00210561" w:rsidRPr="007E7567" w:rsidRDefault="001C0134" w:rsidP="0011235A">
            <w:pPr>
              <w:spacing w:after="0" w:line="240" w:lineRule="auto"/>
              <w:jc w:val="center"/>
              <w:rPr>
                <w:rFonts w:ascii="Calibri Light" w:eastAsia="Times New Roman" w:hAnsi="Calibri Light" w:cs="Calibri Light"/>
                <w:color w:val="000000"/>
              </w:rPr>
            </w:pPr>
            <w:ins w:id="557"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836" w:type="dxa"/>
            <w:tcBorders>
              <w:top w:val="nil"/>
              <w:left w:val="nil"/>
              <w:bottom w:val="single" w:sz="4" w:space="0" w:color="auto"/>
              <w:right w:val="single" w:sz="4" w:space="0" w:color="auto"/>
            </w:tcBorders>
            <w:shd w:val="clear" w:color="auto" w:fill="auto"/>
            <w:noWrap/>
            <w:vAlign w:val="bottom"/>
            <w:hideMark/>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5A06FF" w:rsidRPr="007E7567" w14:paraId="4B87888F" w14:textId="77777777" w:rsidTr="001C0134">
        <w:trPr>
          <w:trHeight w:val="280"/>
          <w:jc w:val="center"/>
        </w:trPr>
        <w:tc>
          <w:tcPr>
            <w:tcW w:w="260" w:type="dxa"/>
            <w:tcBorders>
              <w:top w:val="nil"/>
              <w:left w:val="single" w:sz="4" w:space="0" w:color="auto"/>
              <w:bottom w:val="nil"/>
              <w:right w:val="nil"/>
            </w:tcBorders>
            <w:shd w:val="clear" w:color="auto" w:fill="auto"/>
            <w:noWrap/>
            <w:vAlign w:val="bottom"/>
            <w:hideMark/>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commentRangeStart w:id="558"/>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559"/>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
          <w:p w14:paraId="498095ED" w14:textId="616E7837" w:rsidR="00210561" w:rsidRPr="007E7567" w:rsidRDefault="001C0134" w:rsidP="0011235A">
            <w:pPr>
              <w:spacing w:after="0" w:line="240" w:lineRule="auto"/>
              <w:jc w:val="center"/>
              <w:rPr>
                <w:rFonts w:ascii="Calibri Light" w:eastAsia="Times New Roman" w:hAnsi="Calibri Light" w:cs="Calibri Light"/>
                <w:color w:val="000000"/>
              </w:rPr>
            </w:pPr>
            <w:ins w:id="560"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836" w:type="dxa"/>
            <w:tcBorders>
              <w:top w:val="nil"/>
              <w:left w:val="nil"/>
              <w:bottom w:val="single" w:sz="4" w:space="0" w:color="auto"/>
              <w:right w:val="single" w:sz="4" w:space="0" w:color="auto"/>
            </w:tcBorders>
            <w:shd w:val="clear" w:color="auto" w:fill="auto"/>
            <w:noWrap/>
            <w:vAlign w:val="bottom"/>
            <w:hideMark/>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559"/>
            <w:r>
              <w:rPr>
                <w:rStyle w:val="CommentReference"/>
              </w:rPr>
              <w:commentReference w:id="559"/>
            </w:r>
            <w:r w:rsidR="00CC5FE7">
              <w:rPr>
                <w:rStyle w:val="CommentReference"/>
              </w:rPr>
              <w:commentReference w:id="558"/>
            </w:r>
          </w:p>
        </w:tc>
        <w:tc>
          <w:tcPr>
            <w:tcW w:w="2075" w:type="dxa"/>
            <w:tcBorders>
              <w:top w:val="nil"/>
              <w:left w:val="nil"/>
              <w:bottom w:val="nil"/>
              <w:right w:val="single" w:sz="4" w:space="0" w:color="auto"/>
            </w:tcBorders>
            <w:shd w:val="clear" w:color="auto" w:fill="auto"/>
            <w:noWrap/>
            <w:vAlign w:val="bottom"/>
            <w:hideMark/>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commentRangeEnd w:id="558"/>
      <w:tr w:rsidR="00210561" w:rsidRPr="007E7567" w14:paraId="7ED4727E" w14:textId="77777777" w:rsidTr="001C0134">
        <w:trPr>
          <w:trHeight w:val="280"/>
          <w:jc w:val="center"/>
          <w:trPrChange w:id="561" w:author="Shannon Erica Kendal Joslin" w:date="2023-10-13T11:05:00Z">
            <w:trPr>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62" w:author="Shannon Erica Kendal Joslin" w:date="2023-10-13T11:05:00Z">
              <w:tcPr>
                <w:tcW w:w="240" w:type="dxa"/>
                <w:gridSpan w:val="3"/>
                <w:tcBorders>
                  <w:top w:val="nil"/>
                  <w:left w:val="single" w:sz="4" w:space="0" w:color="auto"/>
                  <w:bottom w:val="nil"/>
                  <w:right w:val="nil"/>
                </w:tcBorders>
                <w:shd w:val="clear" w:color="auto" w:fill="auto"/>
                <w:noWrap/>
                <w:vAlign w:val="bottom"/>
                <w:hideMark/>
              </w:tcPr>
            </w:tcPrChange>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single" w:sz="4" w:space="0" w:color="auto"/>
              <w:left w:val="nil"/>
              <w:bottom w:val="nil"/>
              <w:right w:val="nil"/>
            </w:tcBorders>
            <w:tcPrChange w:id="563" w:author="Shannon Erica Kendal Joslin" w:date="2023-10-13T11:05:00Z">
              <w:tcPr>
                <w:tcW w:w="2571" w:type="dxa"/>
                <w:gridSpan w:val="3"/>
                <w:tcBorders>
                  <w:top w:val="single" w:sz="4" w:space="0" w:color="auto"/>
                  <w:left w:val="nil"/>
                  <w:bottom w:val="nil"/>
                  <w:right w:val="nil"/>
                </w:tcBorders>
              </w:tcPr>
            </w:tcPrChange>
          </w:tcPr>
          <w:p w14:paraId="788F2E78"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564"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075" w:type="dxa"/>
            <w:tcBorders>
              <w:top w:val="nil"/>
              <w:left w:val="nil"/>
              <w:bottom w:val="nil"/>
              <w:right w:val="single" w:sz="4" w:space="0" w:color="auto"/>
            </w:tcBorders>
            <w:shd w:val="clear" w:color="auto" w:fill="auto"/>
            <w:noWrap/>
            <w:vAlign w:val="bottom"/>
            <w:hideMark/>
            <w:tcPrChange w:id="565" w:author="Shannon Erica Kendal Joslin" w:date="2023-10-13T11:05:00Z">
              <w:tcPr>
                <w:tcW w:w="240" w:type="dxa"/>
                <w:gridSpan w:val="2"/>
                <w:tcBorders>
                  <w:top w:val="nil"/>
                  <w:left w:val="nil"/>
                  <w:bottom w:val="nil"/>
                  <w:right w:val="single" w:sz="4" w:space="0" w:color="auto"/>
                </w:tcBorders>
                <w:shd w:val="clear" w:color="auto" w:fill="auto"/>
                <w:noWrap/>
                <w:vAlign w:val="bottom"/>
                <w:hideMark/>
              </w:tcPr>
            </w:tcPrChange>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66" w:author="Shannon Erica Kendal Joslin" w:date="2023-10-13T11:05:00Z">
              <w:tcPr>
                <w:tcW w:w="93" w:type="dxa"/>
                <w:vAlign w:val="center"/>
                <w:hideMark/>
              </w:tcPr>
            </w:tcPrChange>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CC5FE7" w:rsidRPr="007E7567" w14:paraId="34ED5EB9" w14:textId="77777777" w:rsidTr="001C0134">
        <w:trPr>
          <w:trHeight w:val="240"/>
          <w:jc w:val="center"/>
        </w:trPr>
        <w:tc>
          <w:tcPr>
            <w:tcW w:w="260" w:type="dxa"/>
            <w:tcBorders>
              <w:top w:val="nil"/>
              <w:left w:val="single" w:sz="4" w:space="0" w:color="auto"/>
              <w:bottom w:val="single" w:sz="4" w:space="0" w:color="auto"/>
              <w:right w:val="nil"/>
            </w:tcBorders>
            <w:shd w:val="clear" w:color="auto" w:fill="auto"/>
            <w:noWrap/>
            <w:vAlign w:val="bottom"/>
            <w:hideMark/>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nil"/>
              <w:bottom w:val="single" w:sz="4" w:space="0" w:color="auto"/>
              <w:right w:val="nil"/>
            </w:tcBorders>
            <w:shd w:val="clear" w:color="auto" w:fill="auto"/>
            <w:noWrap/>
            <w:vAlign w:val="bottom"/>
            <w:hideMark/>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80" w:type="dxa"/>
            <w:gridSpan w:val="2"/>
            <w:tcBorders>
              <w:top w:val="nil"/>
              <w:left w:val="nil"/>
              <w:bottom w:val="single" w:sz="4" w:space="0" w:color="auto"/>
              <w:right w:val="nil"/>
            </w:tcBorders>
            <w:shd w:val="clear" w:color="auto" w:fill="auto"/>
            <w:noWrap/>
            <w:vAlign w:val="bottom"/>
            <w:hideMark/>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63" w:type="dxa"/>
            <w:tcBorders>
              <w:top w:val="nil"/>
              <w:left w:val="nil"/>
              <w:bottom w:val="single" w:sz="4" w:space="0" w:color="auto"/>
              <w:right w:val="nil"/>
            </w:tcBorders>
          </w:tcPr>
          <w:p w14:paraId="3C2426E6"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2443" w:type="dxa"/>
            <w:tcBorders>
              <w:top w:val="nil"/>
              <w:left w:val="nil"/>
              <w:bottom w:val="single" w:sz="4" w:space="0" w:color="auto"/>
              <w:right w:val="nil"/>
            </w:tcBorders>
            <w:shd w:val="clear" w:color="auto" w:fill="auto"/>
            <w:noWrap/>
            <w:vAlign w:val="bottom"/>
            <w:hideMark/>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6" w:type="dxa"/>
            <w:tcBorders>
              <w:top w:val="nil"/>
              <w:left w:val="nil"/>
              <w:bottom w:val="single" w:sz="4" w:space="0" w:color="auto"/>
              <w:right w:val="nil"/>
            </w:tcBorders>
            <w:shd w:val="clear" w:color="auto" w:fill="auto"/>
            <w:noWrap/>
            <w:vAlign w:val="bottom"/>
            <w:hideMark/>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5" w:type="dxa"/>
            <w:tcBorders>
              <w:top w:val="nil"/>
              <w:left w:val="nil"/>
              <w:bottom w:val="single" w:sz="4" w:space="0" w:color="auto"/>
              <w:right w:val="nil"/>
            </w:tcBorders>
            <w:shd w:val="clear" w:color="auto" w:fill="auto"/>
            <w:noWrap/>
            <w:vAlign w:val="bottom"/>
            <w:hideMark/>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59" w:type="dxa"/>
            <w:gridSpan w:val="2"/>
            <w:tcBorders>
              <w:top w:val="nil"/>
              <w:left w:val="nil"/>
              <w:bottom w:val="single" w:sz="4" w:space="0" w:color="auto"/>
              <w:right w:val="nil"/>
            </w:tcBorders>
            <w:shd w:val="clear" w:color="auto" w:fill="auto"/>
            <w:noWrap/>
            <w:vAlign w:val="bottom"/>
            <w:hideMark/>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67" w:type="dxa"/>
            <w:tcBorders>
              <w:top w:val="nil"/>
              <w:left w:val="nil"/>
              <w:bottom w:val="single" w:sz="4" w:space="0" w:color="auto"/>
              <w:right w:val="nil"/>
            </w:tcBorders>
            <w:shd w:val="clear" w:color="auto" w:fill="auto"/>
            <w:noWrap/>
            <w:vAlign w:val="bottom"/>
            <w:hideMark/>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11" w:type="dxa"/>
            <w:tcBorders>
              <w:top w:val="nil"/>
              <w:left w:val="nil"/>
              <w:bottom w:val="single" w:sz="4" w:space="0" w:color="auto"/>
              <w:right w:val="nil"/>
            </w:tcBorders>
            <w:shd w:val="clear" w:color="auto" w:fill="auto"/>
            <w:noWrap/>
            <w:vAlign w:val="bottom"/>
            <w:hideMark/>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nil"/>
              <w:left w:val="nil"/>
              <w:bottom w:val="single" w:sz="4" w:space="0" w:color="auto"/>
              <w:right w:val="single" w:sz="4" w:space="0" w:color="auto"/>
            </w:tcBorders>
            <w:shd w:val="clear" w:color="auto" w:fill="auto"/>
            <w:noWrap/>
            <w:vAlign w:val="bottom"/>
            <w:hideMark/>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567"/>
            <w:commentRangeStart w:id="568"/>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567"/>
            <w:r w:rsidR="008F7FE6">
              <w:rPr>
                <w:rStyle w:val="CommentReference"/>
              </w:rPr>
              <w:commentReference w:id="567"/>
            </w:r>
            <w:commentRangeEnd w:id="568"/>
            <w:r w:rsidR="00D6042A">
              <w:rPr>
                <w:rStyle w:val="CommentReference"/>
              </w:rPr>
              <w:commentReference w:id="568"/>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commentRangeStart w:id="569"/>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commentRangeEnd w:id="569"/>
            <w:r w:rsidR="00CC5FE7">
              <w:rPr>
                <w:rStyle w:val="CommentReference"/>
              </w:rPr>
              <w:commentReference w:id="569"/>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33D51571">
            <wp:extent cx="5998720" cy="369152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720" cy="3691520"/>
                    </a:xfrm>
                    <a:prstGeom prst="rect">
                      <a:avLst/>
                    </a:prstGeom>
                  </pic:spPr>
                </pic:pic>
              </a:graphicData>
            </a:graphic>
          </wp:inline>
        </w:drawing>
      </w:r>
    </w:p>
    <w:p w14:paraId="252C3025" w14:textId="2E8400FC" w:rsidR="00635F3E" w:rsidRPr="00382793" w:rsidRDefault="00635F3E" w:rsidP="0011235A">
      <w:pPr>
        <w:spacing w:line="240" w:lineRule="auto"/>
        <w:rPr>
          <w:rFonts w:asciiTheme="majorHAnsi" w:hAnsiTheme="majorHAnsi" w:cstheme="majorHAnsi"/>
          <w:sz w:val="24"/>
          <w:szCs w:val="24"/>
        </w:rPr>
      </w:pPr>
      <w:commentRangeStart w:id="570"/>
      <w:r w:rsidRPr="00382793">
        <w:rPr>
          <w:rFonts w:asciiTheme="majorHAnsi" w:hAnsiTheme="majorHAnsi" w:cstheme="majorHAnsi"/>
          <w:b/>
          <w:bCs/>
          <w:sz w:val="24"/>
          <w:szCs w:val="24"/>
        </w:rPr>
        <w:t>Figure 1.1</w:t>
      </w:r>
      <w:commentRangeEnd w:id="570"/>
      <w:r w:rsidR="00CC5FE7">
        <w:rPr>
          <w:rStyle w:val="CommentReference"/>
        </w:rPr>
        <w:commentReference w:id="570"/>
      </w:r>
      <w:r w:rsidRPr="00382793">
        <w:rPr>
          <w:rFonts w:asciiTheme="majorHAnsi" w:hAnsiTheme="majorHAnsi" w:cstheme="majorHAnsi"/>
          <w:b/>
          <w:bCs/>
          <w:sz w:val="24"/>
          <w:szCs w:val="24"/>
        </w:rPr>
        <w:t>.</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 xml:space="preserve">CDFW annual Fall Midwater Trawl delta smelt catch numbers (indices) from 1967 to </w:t>
      </w:r>
      <w:del w:id="571" w:author="Shannon Erica Kendal Joslin" w:date="2023-10-14T09:34:00Z">
        <w:r w:rsidRPr="00382793" w:rsidDel="00314053">
          <w:rPr>
            <w:rFonts w:asciiTheme="majorHAnsi" w:hAnsiTheme="majorHAnsi" w:cstheme="majorHAnsi"/>
            <w:bCs/>
            <w:sz w:val="24"/>
            <w:szCs w:val="24"/>
          </w:rPr>
          <w:delText>2021</w:delText>
        </w:r>
      </w:del>
      <w:ins w:id="572" w:author="Shannon Erica Kendal Joslin" w:date="2023-10-14T09:34:00Z">
        <w:r w:rsidR="00314053" w:rsidRPr="00382793">
          <w:rPr>
            <w:rFonts w:asciiTheme="majorHAnsi" w:hAnsiTheme="majorHAnsi" w:cstheme="majorHAnsi"/>
            <w:bCs/>
            <w:sz w:val="24"/>
            <w:szCs w:val="24"/>
          </w:rPr>
          <w:t>202</w:t>
        </w:r>
        <w:r w:rsidR="00314053">
          <w:rPr>
            <w:rFonts w:asciiTheme="majorHAnsi" w:hAnsiTheme="majorHAnsi" w:cstheme="majorHAnsi"/>
            <w:bCs/>
            <w:sz w:val="24"/>
            <w:szCs w:val="24"/>
          </w:rPr>
          <w:t>2</w:t>
        </w:r>
      </w:ins>
      <w:r w:rsidRPr="00382793">
        <w:rPr>
          <w:rFonts w:asciiTheme="majorHAnsi" w:hAnsiTheme="majorHAnsi" w:cstheme="majorHAnsi"/>
          <w:bCs/>
          <w:sz w:val="24"/>
          <w:szCs w:val="24"/>
        </w:rPr>
        <w:t>.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3EA44D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w:t>
      </w:r>
      <w:del w:id="573" w:author="Andrea Schreier" w:date="2023-10-20T14:08:00Z">
        <w:r w:rsidRPr="005549A1" w:rsidDel="00CC5FE7">
          <w:rPr>
            <w:rFonts w:asciiTheme="majorHAnsi" w:hAnsiTheme="majorHAnsi" w:cstheme="majorHAnsi"/>
            <w:bCs/>
            <w:sz w:val="24"/>
            <w:szCs w:val="24"/>
          </w:rPr>
          <w:delText>ion</w:delText>
        </w:r>
      </w:del>
      <w:r w:rsidRPr="005549A1">
        <w:rPr>
          <w:rFonts w:asciiTheme="majorHAnsi" w:hAnsiTheme="majorHAnsi" w:cstheme="majorHAnsi"/>
          <w:bCs/>
          <w:sz w:val="24"/>
          <w:szCs w:val="24"/>
        </w:rPr>
        <w:t xml:space="preserve">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03E3BCD" w:rsidR="00644092" w:rsidRDefault="00644092" w:rsidP="0011235A">
      <w:pPr>
        <w:spacing w:line="240" w:lineRule="auto"/>
        <w:ind w:right="270"/>
        <w:rPr>
          <w:ins w:id="574" w:author="Shannon Erica Kendal Joslin" w:date="2023-10-13T10:45:00Z"/>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ins w:id="575" w:author="Shannon Erica Kendal Joslin" w:date="2023-10-13T10:44:00Z">
        <w:r w:rsidR="003B2669">
          <w:rPr>
            <w:rFonts w:asciiTheme="majorHAnsi" w:eastAsia="Times New Roman" w:hAnsiTheme="majorHAnsi" w:cstheme="majorHAnsi"/>
            <w:sz w:val="24"/>
            <w:szCs w:val="24"/>
          </w:rPr>
          <w:t xml:space="preserve">Bioanalyzer </w:t>
        </w:r>
      </w:ins>
      <w:ins w:id="576" w:author="Shannon Erica Kendal Joslin" w:date="2023-10-13T10:39:00Z">
        <w:r w:rsidR="00B373FD">
          <w:rPr>
            <w:rFonts w:asciiTheme="majorHAnsi" w:eastAsia="Times New Roman" w:hAnsiTheme="majorHAnsi" w:cstheme="majorHAnsi"/>
            <w:sz w:val="24"/>
            <w:szCs w:val="24"/>
          </w:rPr>
          <w:t xml:space="preserve">2100 </w:t>
        </w:r>
      </w:ins>
      <w:ins w:id="577" w:author="Shannon Erica Kendal Joslin" w:date="2023-10-13T10:28:00Z">
        <w:r w:rsidR="00585FF9">
          <w:rPr>
            <w:rFonts w:asciiTheme="majorHAnsi" w:eastAsia="Times New Roman" w:hAnsiTheme="majorHAnsi" w:cstheme="majorHAnsi"/>
            <w:sz w:val="24"/>
            <w:szCs w:val="24"/>
          </w:rPr>
          <w:t>e</w:t>
        </w:r>
      </w:ins>
      <w:del w:id="578" w:author="Shannon Erica Kendal Joslin" w:date="2023-10-13T10:28:00Z">
        <w:r w:rsidRPr="005549A1" w:rsidDel="00585FF9">
          <w:rPr>
            <w:rFonts w:asciiTheme="majorHAnsi" w:eastAsia="Times New Roman" w:hAnsiTheme="majorHAnsi" w:cstheme="majorHAnsi"/>
            <w:sz w:val="24"/>
            <w:szCs w:val="24"/>
          </w:rPr>
          <w:delText>E</w:delText>
        </w:r>
      </w:del>
      <w:r w:rsidRPr="005549A1">
        <w:rPr>
          <w:rFonts w:asciiTheme="majorHAnsi" w:eastAsia="Times New Roman" w:hAnsiTheme="majorHAnsi" w:cstheme="majorHAnsi"/>
          <w:sz w:val="24"/>
          <w:szCs w:val="24"/>
        </w:rPr>
        <w:t>lectropherogram</w:t>
      </w:r>
      <w:ins w:id="579" w:author="Shannon Erica Kendal Joslin" w:date="2023-10-13T10:42:00Z">
        <w:r w:rsidR="001717FA">
          <w:rPr>
            <w:rFonts w:asciiTheme="majorHAnsi" w:eastAsia="Times New Roman" w:hAnsiTheme="majorHAnsi" w:cstheme="majorHAnsi"/>
            <w:sz w:val="24"/>
            <w:szCs w:val="24"/>
          </w:rPr>
          <w:t xml:space="preserve"> read out</w:t>
        </w:r>
      </w:ins>
      <w:del w:id="580" w:author="Shannon Erica Kendal Joslin" w:date="2023-10-13T10:42:00Z">
        <w:r w:rsidRPr="005549A1" w:rsidDel="001717FA">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of </w:t>
      </w:r>
      <w:ins w:id="581" w:author="Shannon Erica Kendal Joslin" w:date="2023-10-13T10:36:00Z">
        <w:r w:rsidR="00B373FD">
          <w:rPr>
            <w:rFonts w:asciiTheme="majorHAnsi" w:eastAsia="Times New Roman" w:hAnsiTheme="majorHAnsi" w:cstheme="majorHAnsi"/>
            <w:sz w:val="24"/>
            <w:szCs w:val="24"/>
          </w:rPr>
          <w:t xml:space="preserve">sheared </w:t>
        </w:r>
      </w:ins>
      <w:r w:rsidR="00B373FD">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nd male </w:t>
      </w:r>
      <w:del w:id="582" w:author="Shannon Erica Kendal Joslin" w:date="2023-10-13T10:35:00Z">
        <w:r w:rsidRPr="005549A1" w:rsidDel="00020C5F">
          <w:rPr>
            <w:rFonts w:asciiTheme="majorHAnsi" w:eastAsia="Times New Roman" w:hAnsiTheme="majorHAnsi" w:cstheme="majorHAnsi"/>
            <w:sz w:val="24"/>
            <w:szCs w:val="24"/>
          </w:rPr>
          <w:delText xml:space="preserve">samples </w:delText>
        </w:r>
      </w:del>
      <w:ins w:id="583" w:author="Shannon Erica Kendal Joslin" w:date="2023-10-13T10:45:00Z">
        <w:r w:rsidR="003B2669">
          <w:rPr>
            <w:rFonts w:asciiTheme="majorHAnsi" w:eastAsia="Times New Roman" w:hAnsiTheme="majorHAnsi" w:cstheme="majorHAnsi"/>
            <w:sz w:val="24"/>
            <w:szCs w:val="24"/>
          </w:rPr>
          <w:t xml:space="preserve">post-GEM DNA </w:t>
        </w:r>
      </w:ins>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ins w:id="584" w:author="Shannon Erica Kendal Joslin" w:date="2023-10-13T10:45:00Z">
        <w:r w:rsidR="003B2669">
          <w:rPr>
            <w:rFonts w:asciiTheme="majorHAnsi" w:eastAsia="Times New Roman" w:hAnsiTheme="majorHAnsi" w:cstheme="majorHAnsi"/>
            <w:sz w:val="24"/>
            <w:szCs w:val="24"/>
          </w:rPr>
          <w:t>.</w:t>
        </w:r>
      </w:ins>
      <w:ins w:id="585" w:author="Shannon Erica Kendal Joslin" w:date="2023-10-13T10:38:00Z">
        <w:r w:rsidR="00B373FD">
          <w:rPr>
            <w:rFonts w:asciiTheme="majorHAnsi" w:eastAsia="Times New Roman" w:hAnsiTheme="majorHAnsi" w:cstheme="majorHAnsi"/>
            <w:sz w:val="24"/>
            <w:szCs w:val="24"/>
          </w:rPr>
          <w:t xml:space="preserve"> </w:t>
        </w:r>
      </w:ins>
      <w:ins w:id="586" w:author="Shannon Erica Kendal Joslin" w:date="2023-10-13T10:52:00Z">
        <w:r w:rsidR="00096E1C">
          <w:rPr>
            <w:rFonts w:asciiTheme="majorHAnsi" w:eastAsia="Times New Roman" w:hAnsiTheme="majorHAnsi" w:cstheme="majorHAnsi"/>
            <w:sz w:val="24"/>
            <w:szCs w:val="24"/>
          </w:rPr>
          <w:t xml:space="preserve">Lower and upper </w:t>
        </w:r>
      </w:ins>
      <w:ins w:id="587" w:author="Shannon Erica Kendal Joslin" w:date="2023-10-13T10:50:00Z">
        <w:r w:rsidR="00096E1C">
          <w:rPr>
            <w:rFonts w:asciiTheme="majorHAnsi" w:eastAsia="Times New Roman" w:hAnsiTheme="majorHAnsi" w:cstheme="majorHAnsi"/>
            <w:sz w:val="24"/>
            <w:szCs w:val="24"/>
          </w:rPr>
          <w:t>Agilent H</w:t>
        </w:r>
      </w:ins>
      <w:ins w:id="588" w:author="Shannon Erica Kendal Joslin" w:date="2023-10-13T10:49:00Z">
        <w:r w:rsidR="00096E1C">
          <w:rPr>
            <w:rFonts w:asciiTheme="majorHAnsi" w:eastAsia="Times New Roman" w:hAnsiTheme="majorHAnsi" w:cstheme="majorHAnsi"/>
            <w:sz w:val="24"/>
            <w:szCs w:val="24"/>
          </w:rPr>
          <w:t xml:space="preserve">igh </w:t>
        </w:r>
      </w:ins>
      <w:ins w:id="589" w:author="Shannon Erica Kendal Joslin" w:date="2023-10-13T10:50:00Z">
        <w:r w:rsidR="00096E1C">
          <w:rPr>
            <w:rFonts w:asciiTheme="majorHAnsi" w:eastAsia="Times New Roman" w:hAnsiTheme="majorHAnsi" w:cstheme="majorHAnsi"/>
            <w:sz w:val="24"/>
            <w:szCs w:val="24"/>
          </w:rPr>
          <w:t>S</w:t>
        </w:r>
      </w:ins>
      <w:ins w:id="590" w:author="Shannon Erica Kendal Joslin" w:date="2023-10-13T10:49:00Z">
        <w:r w:rsidR="00096E1C">
          <w:rPr>
            <w:rFonts w:asciiTheme="majorHAnsi" w:eastAsia="Times New Roman" w:hAnsiTheme="majorHAnsi" w:cstheme="majorHAnsi"/>
            <w:sz w:val="24"/>
            <w:szCs w:val="24"/>
          </w:rPr>
          <w:t xml:space="preserve">ensitivity </w:t>
        </w:r>
      </w:ins>
      <w:ins w:id="591" w:author="Shannon Erica Kendal Joslin" w:date="2023-10-13T10:48:00Z">
        <w:r w:rsidR="00096E1C">
          <w:rPr>
            <w:rFonts w:asciiTheme="majorHAnsi" w:eastAsia="Times New Roman" w:hAnsiTheme="majorHAnsi" w:cstheme="majorHAnsi"/>
            <w:sz w:val="24"/>
            <w:szCs w:val="24"/>
          </w:rPr>
          <w:t xml:space="preserve">DNA </w:t>
        </w:r>
      </w:ins>
      <w:ins w:id="592" w:author="Shannon Erica Kendal Joslin" w:date="2023-10-13T10:50:00Z">
        <w:r w:rsidR="00096E1C">
          <w:rPr>
            <w:rFonts w:asciiTheme="majorHAnsi" w:eastAsia="Times New Roman" w:hAnsiTheme="majorHAnsi" w:cstheme="majorHAnsi"/>
            <w:sz w:val="24"/>
            <w:szCs w:val="24"/>
          </w:rPr>
          <w:t>Kit</w:t>
        </w:r>
      </w:ins>
      <w:ins w:id="593" w:author="Shannon Erica Kendal Joslin" w:date="2023-10-13T10:52:00Z">
        <w:r w:rsidR="00096E1C">
          <w:rPr>
            <w:rFonts w:asciiTheme="majorHAnsi" w:eastAsia="Times New Roman" w:hAnsiTheme="majorHAnsi" w:cstheme="majorHAnsi"/>
            <w:sz w:val="24"/>
            <w:szCs w:val="24"/>
          </w:rPr>
          <w:t xml:space="preserve"> </w:t>
        </w:r>
        <w:r w:rsidR="00096E1C" w:rsidRPr="00FD21E9">
          <w:rPr>
            <w:rFonts w:asciiTheme="majorHAnsi" w:hAnsiTheme="majorHAnsi" w:cstheme="majorHAnsi"/>
            <w:sz w:val="24"/>
            <w:szCs w:val="24"/>
          </w:rPr>
          <w:t>(Agilent, cat. 5067-4626)</w:t>
        </w:r>
      </w:ins>
      <w:ins w:id="594" w:author="Shannon Erica Kendal Joslin" w:date="2023-10-13T10:50:00Z">
        <w:r w:rsidR="00096E1C">
          <w:rPr>
            <w:rFonts w:asciiTheme="majorHAnsi" w:eastAsia="Times New Roman" w:hAnsiTheme="majorHAnsi" w:cstheme="majorHAnsi"/>
            <w:sz w:val="24"/>
            <w:szCs w:val="24"/>
          </w:rPr>
          <w:t xml:space="preserve"> </w:t>
        </w:r>
      </w:ins>
      <w:ins w:id="595" w:author="Shannon Erica Kendal Joslin" w:date="2023-10-13T10:51:00Z">
        <w:r w:rsidR="00096E1C">
          <w:rPr>
            <w:rFonts w:asciiTheme="majorHAnsi" w:eastAsia="Times New Roman" w:hAnsiTheme="majorHAnsi" w:cstheme="majorHAnsi"/>
            <w:sz w:val="24"/>
            <w:szCs w:val="24"/>
          </w:rPr>
          <w:t xml:space="preserve">ladder </w:t>
        </w:r>
      </w:ins>
      <w:ins w:id="596" w:author="Shannon Erica Kendal Joslin" w:date="2023-10-13T10:52:00Z">
        <w:r w:rsidR="00096E1C">
          <w:rPr>
            <w:rFonts w:asciiTheme="majorHAnsi" w:eastAsia="Times New Roman" w:hAnsiTheme="majorHAnsi" w:cstheme="majorHAnsi"/>
            <w:sz w:val="24"/>
            <w:szCs w:val="24"/>
          </w:rPr>
          <w:t>DNA M</w:t>
        </w:r>
      </w:ins>
      <w:ins w:id="597" w:author="Shannon Erica Kendal Joslin" w:date="2023-10-13T10:48:00Z">
        <w:r w:rsidR="00096E1C">
          <w:rPr>
            <w:rFonts w:asciiTheme="majorHAnsi" w:eastAsia="Times New Roman" w:hAnsiTheme="majorHAnsi" w:cstheme="majorHAnsi"/>
            <w:sz w:val="24"/>
            <w:szCs w:val="24"/>
          </w:rPr>
          <w:t>arkers</w:t>
        </w:r>
      </w:ins>
      <w:ins w:id="598" w:author="Shannon Erica Kendal Joslin" w:date="2023-10-13T10:39:00Z">
        <w:r w:rsidR="00B373FD">
          <w:rPr>
            <w:rFonts w:asciiTheme="majorHAnsi" w:eastAsia="Times New Roman" w:hAnsiTheme="majorHAnsi" w:cstheme="majorHAnsi"/>
            <w:sz w:val="24"/>
            <w:szCs w:val="24"/>
          </w:rPr>
          <w:t xml:space="preserve"> denoted in </w:t>
        </w:r>
      </w:ins>
      <w:ins w:id="599" w:author="Shannon Erica Kendal Joslin" w:date="2023-10-13T10:50:00Z">
        <w:r w:rsidR="00096E1C">
          <w:rPr>
            <w:rFonts w:asciiTheme="majorHAnsi" w:eastAsia="Times New Roman" w:hAnsiTheme="majorHAnsi" w:cstheme="majorHAnsi"/>
            <w:sz w:val="24"/>
            <w:szCs w:val="24"/>
          </w:rPr>
          <w:t>green</w:t>
        </w:r>
      </w:ins>
      <w:ins w:id="600" w:author="Shannon Erica Kendal Joslin" w:date="2023-10-13T10:41:00Z">
        <w:r w:rsidR="00B373FD">
          <w:rPr>
            <w:rFonts w:asciiTheme="majorHAnsi" w:eastAsia="Times New Roman" w:hAnsiTheme="majorHAnsi" w:cstheme="majorHAnsi"/>
            <w:sz w:val="24"/>
            <w:szCs w:val="24"/>
          </w:rPr>
          <w:t xml:space="preserve"> (35 bp)</w:t>
        </w:r>
      </w:ins>
      <w:ins w:id="601" w:author="Shannon Erica Kendal Joslin" w:date="2023-10-13T10:39:00Z">
        <w:r w:rsidR="00B373FD">
          <w:rPr>
            <w:rFonts w:asciiTheme="majorHAnsi" w:eastAsia="Times New Roman" w:hAnsiTheme="majorHAnsi" w:cstheme="majorHAnsi"/>
            <w:sz w:val="24"/>
            <w:szCs w:val="24"/>
          </w:rPr>
          <w:t xml:space="preserve"> and </w:t>
        </w:r>
      </w:ins>
      <w:ins w:id="602" w:author="Shannon Erica Kendal Joslin" w:date="2023-10-13T10:50:00Z">
        <w:r w:rsidR="00096E1C">
          <w:rPr>
            <w:rFonts w:asciiTheme="majorHAnsi" w:eastAsia="Times New Roman" w:hAnsiTheme="majorHAnsi" w:cstheme="majorHAnsi"/>
            <w:sz w:val="24"/>
            <w:szCs w:val="24"/>
          </w:rPr>
          <w:t>purple</w:t>
        </w:r>
      </w:ins>
      <w:ins w:id="603" w:author="Shannon Erica Kendal Joslin" w:date="2023-10-13T10:41:00Z">
        <w:r w:rsidR="00B373FD">
          <w:rPr>
            <w:rFonts w:asciiTheme="majorHAnsi" w:eastAsia="Times New Roman" w:hAnsiTheme="majorHAnsi" w:cstheme="majorHAnsi"/>
            <w:sz w:val="24"/>
            <w:szCs w:val="24"/>
          </w:rPr>
          <w:t xml:space="preserve"> (10,380 bp)</w:t>
        </w:r>
      </w:ins>
      <w:ins w:id="604" w:author="Shannon Erica Kendal Joslin" w:date="2023-10-13T10:52:00Z">
        <w:r w:rsidR="00096E1C">
          <w:rPr>
            <w:rFonts w:asciiTheme="majorHAnsi" w:eastAsia="Times New Roman" w:hAnsiTheme="majorHAnsi" w:cstheme="majorHAnsi"/>
            <w:sz w:val="24"/>
            <w:szCs w:val="24"/>
          </w:rPr>
          <w:t>, respectively</w:t>
        </w:r>
      </w:ins>
      <w:ins w:id="605" w:author="Shannon Erica Kendal Joslin" w:date="2023-10-13T10:41:00Z">
        <w:r w:rsidR="00B373FD">
          <w:rPr>
            <w:rFonts w:asciiTheme="majorHAnsi" w:eastAsia="Times New Roman" w:hAnsiTheme="majorHAnsi" w:cstheme="majorHAnsi"/>
            <w:sz w:val="24"/>
            <w:szCs w:val="24"/>
          </w:rPr>
          <w:t xml:space="preserve">. Y-axis denotes </w:t>
        </w:r>
      </w:ins>
      <w:ins w:id="606" w:author="Shannon Erica Kendal Joslin" w:date="2023-10-13T10:40:00Z">
        <w:r w:rsidR="00B373FD">
          <w:rPr>
            <w:rFonts w:asciiTheme="majorHAnsi" w:eastAsia="Times New Roman" w:hAnsiTheme="majorHAnsi" w:cstheme="majorHAnsi"/>
            <w:sz w:val="24"/>
            <w:szCs w:val="24"/>
          </w:rPr>
          <w:t>f</w:t>
        </w:r>
      </w:ins>
      <w:ins w:id="607" w:author="Shannon Erica Kendal Joslin" w:date="2023-10-13T10:38:00Z">
        <w:r w:rsidR="00B373FD">
          <w:rPr>
            <w:rFonts w:asciiTheme="majorHAnsi" w:eastAsia="Times New Roman" w:hAnsiTheme="majorHAnsi" w:cstheme="majorHAnsi"/>
            <w:sz w:val="24"/>
            <w:szCs w:val="24"/>
          </w:rPr>
          <w:t>luorescence</w:t>
        </w:r>
      </w:ins>
      <w:ins w:id="608" w:author="Shannon Erica Kendal Joslin" w:date="2023-10-13T10:40:00Z">
        <w:r w:rsidR="00B373FD">
          <w:rPr>
            <w:rFonts w:asciiTheme="majorHAnsi" w:eastAsia="Times New Roman" w:hAnsiTheme="majorHAnsi" w:cstheme="majorHAnsi"/>
            <w:sz w:val="24"/>
            <w:szCs w:val="24"/>
          </w:rPr>
          <w:t xml:space="preserve"> intensity</w:t>
        </w:r>
      </w:ins>
      <w:ins w:id="609" w:author="Shannon Erica Kendal Joslin" w:date="2023-10-13T10:42:00Z">
        <w:r w:rsidR="00B373FD">
          <w:rPr>
            <w:rFonts w:asciiTheme="majorHAnsi" w:eastAsia="Times New Roman" w:hAnsiTheme="majorHAnsi" w:cstheme="majorHAnsi"/>
            <w:sz w:val="24"/>
            <w:szCs w:val="24"/>
          </w:rPr>
          <w:t xml:space="preserve">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w:t>
        </w:r>
      </w:ins>
      <w:ins w:id="610" w:author="Shannon Erica Kendal Joslin" w:date="2023-10-13T10:38:00Z">
        <w:r w:rsidR="00B373FD">
          <w:rPr>
            <w:rFonts w:asciiTheme="majorHAnsi" w:eastAsia="Times New Roman" w:hAnsiTheme="majorHAnsi" w:cstheme="majorHAnsi"/>
            <w:sz w:val="24"/>
            <w:szCs w:val="24"/>
          </w:rPr>
          <w:t xml:space="preserve"> </w:t>
        </w:r>
      </w:ins>
      <w:ins w:id="611" w:author="Shannon Erica Kendal Joslin" w:date="2023-10-13T10:42:00Z">
        <w:r w:rsidR="00B373FD">
          <w:rPr>
            <w:rFonts w:asciiTheme="majorHAnsi" w:eastAsia="Times New Roman" w:hAnsiTheme="majorHAnsi" w:cstheme="majorHAnsi"/>
            <w:sz w:val="24"/>
            <w:szCs w:val="24"/>
          </w:rPr>
          <w:t>base pairs (</w:t>
        </w:r>
      </w:ins>
      <w:ins w:id="612" w:author="Shannon Erica Kendal Joslin" w:date="2023-10-13T10:38:00Z">
        <w:r w:rsidR="00B373FD">
          <w:rPr>
            <w:rFonts w:asciiTheme="majorHAnsi" w:eastAsia="Times New Roman" w:hAnsiTheme="majorHAnsi" w:cstheme="majorHAnsi"/>
            <w:sz w:val="24"/>
            <w:szCs w:val="24"/>
          </w:rPr>
          <w:t>bp)</w:t>
        </w:r>
      </w:ins>
      <w:r w:rsidRPr="005549A1">
        <w:rPr>
          <w:rFonts w:asciiTheme="majorHAnsi" w:eastAsia="Times New Roman" w:hAnsiTheme="majorHAnsi" w:cstheme="majorHAnsi"/>
          <w:sz w:val="24"/>
          <w:szCs w:val="24"/>
        </w:rPr>
        <w:t>.</w:t>
      </w:r>
      <w:ins w:id="613" w:author="Andrea Schreier" w:date="2023-09-06T13:40:00Z">
        <w:del w:id="614" w:author="Shannon Erica Kendal Joslin" w:date="2023-10-13T10:42:00Z">
          <w:r w:rsidR="008F7FE6" w:rsidDel="001717FA">
            <w:rPr>
              <w:rFonts w:asciiTheme="majorHAnsi" w:eastAsia="Times New Roman" w:hAnsiTheme="majorHAnsi" w:cstheme="majorHAnsi"/>
              <w:sz w:val="24"/>
              <w:szCs w:val="24"/>
            </w:rPr>
            <w:delText xml:space="preserve"> What do the purple and green lines on the lane diagram indicate?</w:delText>
          </w:r>
        </w:del>
      </w:ins>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F18EC33">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0CCC0863" w:rsidR="003F5039"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3.</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uY6I7b2A","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2140B7E7">
            <wp:extent cx="5943152" cy="495554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06A5EDC8" w14:textId="7891AF58"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6suAGdYK","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5FE3E292">
            <wp:extent cx="5943152" cy="495554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6A929033" w14:textId="6EB87C13"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w:t>
      </w:r>
      <w:r w:rsidR="000505E5">
        <w:rPr>
          <w:rFonts w:asciiTheme="majorHAnsi" w:eastAsia="Times New Roman" w:hAnsiTheme="majorHAnsi" w:cstheme="majorHAnsi"/>
          <w:sz w:val="24"/>
          <w:szCs w:val="24"/>
        </w:rPr>
        <w:t xml:space="preserve"> in KAT </w:t>
      </w:r>
      <w:r w:rsidR="000505E5">
        <w:rPr>
          <w:rFonts w:asciiTheme="majorHAnsi" w:eastAsia="Times New Roman" w:hAnsiTheme="majorHAnsi" w:cstheme="majorHAnsi"/>
          <w:sz w:val="24"/>
          <w:szCs w:val="24"/>
        </w:rPr>
        <w:fldChar w:fldCharType="begin"/>
      </w:r>
      <w:r w:rsidR="000505E5">
        <w:rPr>
          <w:rFonts w:asciiTheme="majorHAnsi" w:eastAsia="Times New Roman" w:hAnsiTheme="majorHAnsi" w:cstheme="majorHAnsi"/>
          <w:sz w:val="24"/>
          <w:szCs w:val="24"/>
        </w:rPr>
        <w:instrText xml:space="preserve"> ADDIN ZOTERO_ITEM CSL_CITATION {"citationID":"yzAbpifU","properties":{"formattedCitation":"(Mapleson et al., 2017b)","plainCitation":"(Mapleson et al., 2017b)","noteIndex":0},"citationItems":[{"id":468,"uris":["http://zotero.org/users/local/3tku6QP0/items/VLNYT7DL"],"itemData":{"id":468,"type":"article-journal","DOI":"10.1093/bioinformatics/btw663","issue":"November 2016","page":"574-576","title":"Sequence analysis KAT : a K-mer analysis toolkit to quality control NGS datasets and genome assemblies","volume":"33","author":[{"family":"Mapleson","given":"Daniel"},{"family":"Accinelli","given":"Gonzalo Garcia"},{"family":"Kettleborough","given":"George"},{"family":"Wright","given":"Jonathan"},{"family":"Clavijo","given":"Bernardo J"}],"issued":{"date-parts":[["2017"]]}}}],"schema":"https://github.com/citation-style-language/schema/raw/master/csl-citation.json"} </w:instrText>
      </w:r>
      <w:r w:rsidR="000505E5">
        <w:rPr>
          <w:rFonts w:asciiTheme="majorHAnsi" w:eastAsia="Times New Roman" w:hAnsiTheme="majorHAnsi" w:cstheme="majorHAnsi"/>
          <w:sz w:val="24"/>
          <w:szCs w:val="24"/>
        </w:rPr>
        <w:fldChar w:fldCharType="separate"/>
      </w:r>
      <w:r w:rsidR="000505E5">
        <w:rPr>
          <w:rFonts w:asciiTheme="majorHAnsi" w:eastAsia="Times New Roman" w:hAnsiTheme="majorHAnsi" w:cstheme="majorHAnsi"/>
          <w:noProof/>
          <w:sz w:val="24"/>
          <w:szCs w:val="24"/>
        </w:rPr>
        <w:t>(Mapleson et al., 2017b)</w:t>
      </w:r>
      <w:r w:rsidR="000505E5">
        <w:rPr>
          <w:rFonts w:asciiTheme="majorHAnsi" w:eastAsia="Times New Roman" w:hAnsiTheme="majorHAnsi" w:cstheme="majorHAnsi"/>
          <w:sz w:val="24"/>
          <w:szCs w:val="24"/>
        </w:rPr>
        <w:fldChar w:fldCharType="end"/>
      </w:r>
      <w:r w:rsidRPr="005549A1">
        <w:rPr>
          <w:rFonts w:asciiTheme="majorHAnsi" w:eastAsia="Times New Roman" w:hAnsiTheme="majorHAnsi" w:cstheme="majorHAnsi"/>
          <w:sz w:val="24"/>
          <w:szCs w:val="24"/>
        </w:rPr>
        <w:t xml:space="preserve"> with female (A &amp; B) or male (C &amp; D) samples. Plots using k=21 (A &amp; C), and k=31 (B &amp; D). For all plots the R1 (x-axis) and R2 (y-axis) capture slightly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0D77466A">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commentRangeStart w:id="615"/>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w:t>
      </w:r>
      <w:commentRangeEnd w:id="615"/>
      <w:r w:rsidR="00DC43BA">
        <w:rPr>
          <w:rStyle w:val="CommentReference"/>
        </w:rPr>
        <w:commentReference w:id="615"/>
      </w:r>
      <w:r w:rsidRPr="005549A1">
        <w:rPr>
          <w:rFonts w:asciiTheme="majorHAnsi" w:hAnsiTheme="majorHAnsi" w:cstheme="majorHAnsi"/>
          <w:sz w:val="24"/>
          <w:szCs w:val="24"/>
        </w:rPr>
        <w:t xml:space="preserve">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1BEDD0FD">
            <wp:extent cx="5935850" cy="296792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53573" cy="2976787"/>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79967405">
            <wp:extent cx="3721416" cy="7442832"/>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721416" cy="7442832"/>
                    </a:xfrm>
                    <a:prstGeom prst="rect">
                      <a:avLst/>
                    </a:prstGeom>
                  </pic:spPr>
                </pic:pic>
              </a:graphicData>
            </a:graphic>
          </wp:inline>
        </w:drawing>
      </w:r>
    </w:p>
    <w:p w14:paraId="5A151E48" w14:textId="1446D4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w:t>
      </w:r>
      <w:ins w:id="616" w:author="Shannon Erica Kendal Joslin" w:date="2023-10-14T10:24:00Z">
        <w:r w:rsidR="00234E5D">
          <w:rPr>
            <w:rFonts w:asciiTheme="majorHAnsi" w:eastAsia="Times New Roman" w:hAnsiTheme="majorHAnsi" w:cstheme="majorHAnsi"/>
            <w:b/>
            <w:sz w:val="24"/>
            <w:szCs w:val="24"/>
          </w:rPr>
          <w:t>8</w:t>
        </w:r>
      </w:ins>
      <w:del w:id="617" w:author="Shannon Erica Kendal Joslin" w:date="2023-10-14T10:24:00Z">
        <w:r w:rsidRPr="005549A1" w:rsidDel="00234E5D">
          <w:rPr>
            <w:rFonts w:asciiTheme="majorHAnsi" w:eastAsia="Times New Roman" w:hAnsiTheme="majorHAnsi" w:cstheme="majorHAnsi"/>
            <w:b/>
            <w:sz w:val="24"/>
            <w:szCs w:val="24"/>
          </w:rPr>
          <w:delText>7</w:delText>
        </w:r>
      </w:del>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Karyotype of metaphase stage mitotic cell from a male delta smelt showing 2n = 56 chromosomes</w:t>
      </w:r>
      <w:r w:rsidR="00B31255">
        <w:rPr>
          <w:rFonts w:asciiTheme="majorHAnsi" w:eastAsia="Times New Roman" w:hAnsiTheme="majorHAnsi" w:cstheme="majorHAnsi"/>
          <w:sz w:val="24"/>
          <w:szCs w:val="24"/>
        </w:rPr>
        <w:t>;</w:t>
      </w:r>
      <w:r w:rsidRPr="005549A1">
        <w:rPr>
          <w:rFonts w:asciiTheme="majorHAnsi" w:eastAsia="Times New Roman" w:hAnsiTheme="majorHAnsi" w:cstheme="majorHAnsi"/>
          <w:sz w:val="24"/>
          <w:szCs w:val="24"/>
        </w:rPr>
        <w:t xml:space="preserve"> A) unmodified image, no scale bar; B) Adobe Photoshop modified image, plus scale bar;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66"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73" w:author="Andrea Schreier" w:date="2023-10-20T10:06:00Z" w:initials="AS">
    <w:p w14:paraId="690539AB" w14:textId="77777777" w:rsidR="00C45B58" w:rsidRDefault="00C45B58" w:rsidP="00F10CAC">
      <w:pPr>
        <w:jc w:val="left"/>
      </w:pPr>
      <w:r>
        <w:rPr>
          <w:rStyle w:val="CommentReference"/>
        </w:rPr>
        <w:annotationRef/>
      </w:r>
      <w:r>
        <w:rPr>
          <w:color w:val="000000"/>
        </w:rPr>
        <w:t>Can this sentence include something about how much more rapidly a complete genome can be generated today vs. with the first human genome?</w:t>
      </w:r>
    </w:p>
  </w:comment>
  <w:comment w:id="76" w:author="Andrea Schreier" w:date="2023-09-06T10:23:00Z" w:initials="AS">
    <w:p w14:paraId="5F11A780" w14:textId="0A7AC10C"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98" w:author="Andrea Schreier" w:date="2023-09-06T11:08:00Z" w:initials="AS">
    <w:p w14:paraId="524C393B" w14:textId="77777777" w:rsidR="0086536E" w:rsidRDefault="0086536E" w:rsidP="0086536E">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99" w:author="Shannon Erica Kendal Joslin" w:date="2023-10-14T10:50:00Z" w:initials="SEKJ">
    <w:p w14:paraId="65C06411" w14:textId="042C0F31" w:rsidR="00DB729A" w:rsidRDefault="00DB729A">
      <w:pPr>
        <w:pStyle w:val="CommentText"/>
      </w:pPr>
      <w:r>
        <w:rPr>
          <w:rStyle w:val="CommentReference"/>
        </w:rPr>
        <w:annotationRef/>
      </w:r>
      <w:r>
        <w:t>Moved! Better here?</w:t>
      </w:r>
    </w:p>
  </w:comment>
  <w:comment w:id="100" w:author="Andrea Schreier" w:date="2023-10-20T10:09:00Z" w:initials="AS">
    <w:p w14:paraId="304A6661" w14:textId="77777777" w:rsidR="00C45B58" w:rsidRDefault="00C45B58" w:rsidP="00031424">
      <w:pPr>
        <w:jc w:val="left"/>
      </w:pPr>
      <w:r>
        <w:rPr>
          <w:rStyle w:val="CommentReference"/>
        </w:rPr>
        <w:annotationRef/>
      </w:r>
      <w:r>
        <w:t>I was actually talking about moving this to the introduction to your first chapter. This seems very specific to your first chapter, too detailed for this overall “background and introduction” section.</w:t>
      </w:r>
    </w:p>
  </w:comment>
  <w:comment w:id="193" w:author="Andrea Schreier" w:date="2023-09-06T10:28:00Z" w:initials="AS">
    <w:p w14:paraId="7A245377" w14:textId="433B6E7D" w:rsidR="003846EB" w:rsidRDefault="003846EB" w:rsidP="0009000F">
      <w:pPr>
        <w:jc w:val="left"/>
      </w:pPr>
      <w:r>
        <w:rPr>
          <w:rStyle w:val="CommentReference"/>
        </w:rPr>
        <w:annotationRef/>
      </w:r>
      <w:r>
        <w:rPr>
          <w:color w:val="000000"/>
        </w:rPr>
        <w:t>Every time I see this I am going to think about Lahontan cutthroat trout! :D</w:t>
      </w:r>
    </w:p>
  </w:comment>
  <w:comment w:id="194" w:author="Shannon Erica Kendal Joslin" w:date="2023-09-16T11:24:00Z" w:initials="SEKJ">
    <w:p w14:paraId="37138735" w14:textId="220207D4" w:rsidR="00731F54" w:rsidRDefault="00731F54">
      <w:pPr>
        <w:pStyle w:val="CommentText"/>
      </w:pPr>
      <w:r>
        <w:rPr>
          <w:rStyle w:val="CommentReference"/>
        </w:rPr>
        <w:annotationRef/>
      </w:r>
      <w:r>
        <w:t>haha I know right? it was funny going the other way and when Mandi would talk about the trout I’d double take thinking it was the lactase gene</w:t>
      </w:r>
    </w:p>
  </w:comment>
  <w:comment w:id="197"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293" w:author="Andrea Schreier" w:date="2023-10-20T10:26:00Z" w:initials="AS">
    <w:p w14:paraId="32FAA023" w14:textId="77777777" w:rsidR="002B3F0A" w:rsidRDefault="002B3F0A" w:rsidP="00C54301">
      <w:pPr>
        <w:jc w:val="left"/>
      </w:pPr>
      <w:r>
        <w:rPr>
          <w:rStyle w:val="CommentReference"/>
        </w:rPr>
        <w:annotationRef/>
      </w:r>
      <w:r>
        <w:rPr>
          <w:color w:val="000000"/>
        </w:rPr>
        <w:t>I deleted the sentence about comparing the delta smelt and wakasagi genomes since it seemed out of place - the paragraph is about why other Osmerid genomes aren’t adequate for studying delta smelt rather than what can be gained from comparing genomes of Osemerid species.</w:t>
      </w:r>
    </w:p>
  </w:comment>
  <w:comment w:id="296" w:author="Andrea Schreier" w:date="2023-09-06T10:51:00Z" w:initials="AS">
    <w:p w14:paraId="6EF6E281" w14:textId="4B15528D"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297"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298" w:author="Andrea Schreier" w:date="2023-10-20T10:30:00Z" w:initials="AS">
    <w:p w14:paraId="4E0DD802" w14:textId="77777777" w:rsidR="002B3F0A" w:rsidRDefault="002B3F0A" w:rsidP="00E46D1C">
      <w:pPr>
        <w:jc w:val="left"/>
      </w:pPr>
      <w:r>
        <w:rPr>
          <w:rStyle w:val="CommentReference"/>
        </w:rPr>
        <w:annotationRef/>
      </w:r>
      <w:r>
        <w:rPr>
          <w:color w:val="000000"/>
        </w:rPr>
        <w:t>I think it goes better in that paragraph addressing limitations of using other Osmerid genomes so I moved it down.</w:t>
      </w:r>
    </w:p>
  </w:comment>
  <w:comment w:id="305" w:author="Andrea Schreier" w:date="2023-09-06T10:52:00Z" w:initials="AS">
    <w:p w14:paraId="7EEACEBB" w14:textId="49934BA1"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307"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308"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309" w:author="Andrea Schreier" w:date="2023-10-20T10:31:00Z" w:initials="AS">
    <w:p w14:paraId="05B60EAD" w14:textId="77777777" w:rsidR="007C4EF3" w:rsidRDefault="002B3F0A" w:rsidP="0016562D">
      <w:pPr>
        <w:jc w:val="left"/>
      </w:pPr>
      <w:r>
        <w:rPr>
          <w:rStyle w:val="CommentReference"/>
        </w:rPr>
        <w:annotationRef/>
      </w:r>
      <w:r w:rsidR="007C4EF3">
        <w:t>Shannon K’s papers followed a very strict formula that Brad Shaffer had developed for use in all the CCGP genomes that would be published in J of Heredity.  For a non-CCGP paper, that format doesn’t need to be followed. Honestly, I think this text is stronger than the text in the last paragraph of your discussion and you might consider replacing the similar text in that last paragraph with this.</w:t>
      </w:r>
    </w:p>
  </w:comment>
  <w:comment w:id="374" w:author="Andrea Schreier" w:date="2023-09-06T11:23:00Z" w:initials="AS">
    <w:p w14:paraId="541DD987" w14:textId="49006A88" w:rsidR="00B50827" w:rsidRDefault="00B50827" w:rsidP="00B50827">
      <w:pPr>
        <w:jc w:val="left"/>
      </w:pPr>
      <w:r>
        <w:rPr>
          <w:rStyle w:val="CommentReference"/>
        </w:rPr>
        <w:annotationRef/>
      </w:r>
      <w:r>
        <w:rPr>
          <w:color w:val="000000"/>
        </w:rPr>
        <w:t>I think this is fine for your dissertation but a reviewer might ask to see this info in the section about DNA extraction.</w:t>
      </w:r>
    </w:p>
  </w:comment>
  <w:comment w:id="375" w:author="Shannon Erica Kendal Joslin" w:date="2023-09-17T16:20:00Z" w:initials="SEKJ">
    <w:p w14:paraId="182EE670" w14:textId="265BF537" w:rsidR="00B50827" w:rsidRDefault="00B50827">
      <w:pPr>
        <w:pStyle w:val="CommentText"/>
      </w:pPr>
      <w:r>
        <w:rPr>
          <w:rStyle w:val="CommentReference"/>
        </w:rPr>
        <w:annotationRef/>
      </w:r>
      <w:r>
        <w:t>Is this better here?</w:t>
      </w:r>
    </w:p>
  </w:comment>
  <w:comment w:id="376" w:author="Andrea Schreier" w:date="2023-10-20T10:50:00Z" w:initials="AS">
    <w:p w14:paraId="56CBCCFE" w14:textId="77777777" w:rsidR="00FA6376" w:rsidRDefault="00FA6376" w:rsidP="00337F95">
      <w:pPr>
        <w:jc w:val="left"/>
      </w:pPr>
      <w:r>
        <w:rPr>
          <w:rStyle w:val="CommentReference"/>
        </w:rPr>
        <w:annotationRef/>
      </w:r>
      <w:r>
        <w:rPr>
          <w:color w:val="000000"/>
        </w:rPr>
        <w:t>Yep!</w:t>
      </w:r>
    </w:p>
  </w:comment>
  <w:comment w:id="396" w:author="Shannon Erica Kendal Joslin" w:date="2023-09-17T15:30:00Z" w:initials="SEKJ">
    <w:p w14:paraId="0E0D290E" w14:textId="1E4C16B8" w:rsidR="00B0064E" w:rsidRDefault="00B0064E">
      <w:pPr>
        <w:pStyle w:val="CommentText"/>
      </w:pPr>
      <w:r>
        <w:rPr>
          <w:rStyle w:val="CommentReference"/>
        </w:rPr>
        <w:annotationRef/>
      </w:r>
      <w:r>
        <w:t>Should I actually get rid of this since I’m not reporting on using the Arima hi-c data??</w:t>
      </w:r>
    </w:p>
  </w:comment>
  <w:comment w:id="397" w:author="Andrea Schreier" w:date="2023-10-20T10:51:00Z" w:initials="AS">
    <w:p w14:paraId="02934412" w14:textId="77777777" w:rsidR="00391426" w:rsidRDefault="00FA6376" w:rsidP="002D6AAB">
      <w:pPr>
        <w:jc w:val="left"/>
      </w:pPr>
      <w:r>
        <w:rPr>
          <w:rStyle w:val="CommentReference"/>
        </w:rPr>
        <w:annotationRef/>
      </w:r>
      <w:r w:rsidR="00391426">
        <w:t>Yep, you don’t need to include anything you didn’t end up using to generate results.</w:t>
      </w:r>
    </w:p>
  </w:comment>
  <w:comment w:id="407" w:author="Andrea Schreier" w:date="2023-09-06T11:02:00Z" w:initials="AS">
    <w:p w14:paraId="63D8D100" w14:textId="211275D3" w:rsidR="00D14BAF" w:rsidRDefault="00D14BAF" w:rsidP="00976770">
      <w:pPr>
        <w:jc w:val="left"/>
      </w:pPr>
      <w:r>
        <w:rPr>
          <w:rStyle w:val="CommentReference"/>
        </w:rPr>
        <w:annotationRef/>
      </w:r>
      <w:r>
        <w:rPr>
          <w:color w:val="000000"/>
        </w:rPr>
        <w:t>Is it worth mentioning that this DNA needs to be HMW?</w:t>
      </w:r>
    </w:p>
  </w:comment>
  <w:comment w:id="405"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409" w:author="Andrea Schreier" w:date="2023-10-20T10:54:00Z" w:initials="AS">
    <w:p w14:paraId="2D91DF2B" w14:textId="77777777" w:rsidR="00FA6376" w:rsidRDefault="00FA6376" w:rsidP="002F024B">
      <w:pPr>
        <w:jc w:val="left"/>
      </w:pPr>
      <w:r>
        <w:rPr>
          <w:rStyle w:val="CommentReference"/>
        </w:rPr>
        <w:annotationRef/>
      </w:r>
      <w:r>
        <w:rPr>
          <w:color w:val="000000"/>
        </w:rPr>
        <w:t>Is it weird that the 10X barcode is added before shearing? Doesn’t that mean that some sheared reads may not have the barcode linking it back to the parent molecule?</w:t>
      </w:r>
    </w:p>
  </w:comment>
  <w:comment w:id="415" w:author="Andrea Schreier" w:date="2023-10-20T11:00:00Z" w:initials="AS">
    <w:p w14:paraId="0D0783BE" w14:textId="77777777" w:rsidR="0006126E" w:rsidRDefault="0006126E" w:rsidP="00E9208C">
      <w:pPr>
        <w:jc w:val="left"/>
      </w:pPr>
      <w:r>
        <w:rPr>
          <w:rStyle w:val="CommentReference"/>
        </w:rPr>
        <w:annotationRef/>
      </w:r>
      <w:r>
        <w:rPr>
          <w:color w:val="000000"/>
        </w:rPr>
        <w:t>What about the female? You had HiFi reads for both a male and female, right?</w:t>
      </w:r>
    </w:p>
  </w:comment>
  <w:comment w:id="429" w:author="Andrea Schreier" w:date="2023-09-06T11:23:00Z" w:initials="AS">
    <w:p w14:paraId="35ABE9FB" w14:textId="77777777" w:rsidR="00B50827" w:rsidRDefault="00B50827" w:rsidP="00B50827">
      <w:pPr>
        <w:jc w:val="left"/>
      </w:pPr>
      <w:r>
        <w:rPr>
          <w:rStyle w:val="CommentReference"/>
        </w:rPr>
        <w:annotationRef/>
      </w:r>
      <w:r>
        <w:rPr>
          <w:color w:val="000000"/>
        </w:rPr>
        <w:t>I think this is fine for your dissertation but a reviewer might ask to see this info in the section about DNA extraction.</w:t>
      </w:r>
    </w:p>
  </w:comment>
  <w:comment w:id="475" w:author="Andrea Schreier" w:date="2023-10-20T13:42:00Z" w:initials="AS">
    <w:p w14:paraId="22FA0554" w14:textId="77777777" w:rsidR="001C71EB" w:rsidRDefault="001C71EB" w:rsidP="001447A4">
      <w:pPr>
        <w:jc w:val="left"/>
      </w:pPr>
      <w:r>
        <w:rPr>
          <w:rStyle w:val="CommentReference"/>
        </w:rPr>
        <w:annotationRef/>
      </w:r>
      <w:r>
        <w:rPr>
          <w:color w:val="000000"/>
        </w:rPr>
        <w:t>Should this be rounded to 2,966 since there is no such thing as a fractional read pair?</w:t>
      </w:r>
    </w:p>
  </w:comment>
  <w:comment w:id="515"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516" w:author="Shannon Erica Kendal Joslin" w:date="2023-10-13T10:12:00Z" w:initials="SEKJ">
    <w:p w14:paraId="7BFEF3E8" w14:textId="617FF65C" w:rsidR="002B5B6D" w:rsidRDefault="002B5B6D">
      <w:pPr>
        <w:pStyle w:val="CommentText"/>
      </w:pPr>
      <w:r>
        <w:rPr>
          <w:rStyle w:val="CommentReference"/>
        </w:rPr>
        <w:annotationRef/>
      </w:r>
      <w:r>
        <w:t xml:space="preserve">Oh amazing!! she </w:t>
      </w:r>
      <w:r>
        <w:t>definitely uses it! Before I left Mandi and I discussed being a co-author on it. Am I still included?</w:t>
      </w:r>
    </w:p>
  </w:comment>
  <w:comment w:id="517" w:author="Andrea Schreier" w:date="2023-10-20T13:52:00Z" w:initials="AS">
    <w:p w14:paraId="1C28499D" w14:textId="77777777" w:rsidR="00CC5FE7" w:rsidRDefault="007C4EF3" w:rsidP="006751EE">
      <w:pPr>
        <w:jc w:val="left"/>
      </w:pPr>
      <w:r>
        <w:rPr>
          <w:rStyle w:val="CommentReference"/>
        </w:rPr>
        <w:annotationRef/>
      </w:r>
      <w:r w:rsidR="00CC5FE7">
        <w:t>Hmm. I don’t recall you being included as a co-author on that one. But you are on the Campbell et al. 2022 paper, right?</w:t>
      </w:r>
    </w:p>
  </w:comment>
  <w:comment w:id="520" w:author="Andrea Schreier" w:date="2023-09-06T14:45:00Z" w:initials="AS">
    <w:p w14:paraId="102E34CF" w14:textId="2E353DEE"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521" w:author="Shannon Erica Kendal Joslin" w:date="2023-10-13T10:19:00Z" w:initials="SEKJ">
    <w:p w14:paraId="2CFB0758" w14:textId="5D7C3301" w:rsidR="00D6042A" w:rsidRDefault="00D6042A">
      <w:pPr>
        <w:pStyle w:val="CommentText"/>
      </w:pPr>
      <w:r>
        <w:rPr>
          <w:rStyle w:val="CommentReference"/>
        </w:rPr>
        <w:annotationRef/>
      </w:r>
      <w:r>
        <w:t>I will check!</w:t>
      </w:r>
      <w:r w:rsidR="00DB729A">
        <w:t xml:space="preserve"> (</w:t>
      </w:r>
      <w:r w:rsidR="00DB729A">
        <w:t>and modify in the final stages since Zotero imports as one lump or references)</w:t>
      </w:r>
    </w:p>
  </w:comment>
  <w:comment w:id="522" w:author="Andrea Schreier" w:date="2023-10-20T13:58:00Z" w:initials="AS">
    <w:p w14:paraId="7041EB8A" w14:textId="77777777" w:rsidR="007C4EF3" w:rsidRDefault="007C4EF3" w:rsidP="00BE0761">
      <w:pPr>
        <w:jc w:val="left"/>
      </w:pPr>
      <w:r>
        <w:rPr>
          <w:rStyle w:val="CommentReference"/>
        </w:rPr>
        <w:annotationRef/>
      </w:r>
      <w:r>
        <w:rPr>
          <w:color w:val="000000"/>
        </w:rPr>
        <w:t>Scaffolds?</w:t>
      </w:r>
    </w:p>
  </w:comment>
  <w:comment w:id="543"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544"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545" w:author="Andrea Schreier" w:date="2023-10-20T14:03:00Z" w:initials="AS">
    <w:p w14:paraId="2E2236EA" w14:textId="77777777" w:rsidR="00CC5FE7" w:rsidRDefault="00CC5FE7" w:rsidP="004B457D">
      <w:pPr>
        <w:jc w:val="left"/>
      </w:pPr>
      <w:r>
        <w:rPr>
          <w:rStyle w:val="CommentReference"/>
        </w:rPr>
        <w:annotationRef/>
      </w:r>
      <w:r>
        <w:rPr>
          <w:color w:val="000000"/>
        </w:rPr>
        <w:t>I don’t think you necessarily need an answer, you could just stick a sentence in the discussion noting this interesting finding. Or you can just leave it and see if a reviewer asks for an explanation. :)</w:t>
      </w:r>
    </w:p>
  </w:comment>
  <w:comment w:id="559" w:author="Shannon Erica Kendal Joslin" w:date="2023-10-13T10:23:00Z" w:initials="SEKJ">
    <w:p w14:paraId="342F0419" w14:textId="3BD6B7FE" w:rsidR="00210561" w:rsidRDefault="00210561">
      <w:pPr>
        <w:pStyle w:val="CommentText"/>
      </w:pPr>
      <w:r>
        <w:rPr>
          <w:rStyle w:val="CommentReference"/>
        </w:rPr>
        <w:annotationRef/>
      </w:r>
      <w:r>
        <w:t>Should I delete these last two lines since I don’t use them for my dissertation?</w:t>
      </w:r>
    </w:p>
  </w:comment>
  <w:comment w:id="558" w:author="Andrea Schreier" w:date="2023-10-20T14:04:00Z" w:initials="AS">
    <w:p w14:paraId="309DCDAC" w14:textId="77777777" w:rsidR="00CC5FE7" w:rsidRDefault="00CC5FE7" w:rsidP="00C90BBD">
      <w:pPr>
        <w:jc w:val="left"/>
      </w:pPr>
      <w:r>
        <w:rPr>
          <w:rStyle w:val="CommentReference"/>
        </w:rPr>
        <w:annotationRef/>
      </w:r>
      <w:r>
        <w:rPr>
          <w:color w:val="000000"/>
        </w:rPr>
        <w:t>Yeah, if the results of these aren’t discussed in your chapter, go ahead and delete.</w:t>
      </w:r>
    </w:p>
  </w:comment>
  <w:comment w:id="567" w:author="Andrea Schreier" w:date="2023-09-06T13:37:00Z" w:initials="AS">
    <w:p w14:paraId="577BD998" w14:textId="7EBE1155" w:rsidR="008F7FE6" w:rsidRDefault="008F7FE6" w:rsidP="0059466C">
      <w:pPr>
        <w:jc w:val="left"/>
      </w:pPr>
      <w:r>
        <w:rPr>
          <w:rStyle w:val="CommentReference"/>
        </w:rPr>
        <w:annotationRef/>
      </w:r>
      <w:r>
        <w:rPr>
          <w:color w:val="000000"/>
        </w:rPr>
        <w:t>I think this table is really cool because it highlights how dramatically the assembly improves with the addition of data from a different platform!</w:t>
      </w:r>
    </w:p>
  </w:comment>
  <w:comment w:id="568"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 w:id="569" w:author="Andrea Schreier" w:date="2023-10-20T14:05:00Z" w:initials="AS">
    <w:p w14:paraId="6B72AB25" w14:textId="77777777" w:rsidR="00CC5FE7" w:rsidRDefault="00CC5FE7" w:rsidP="006E3A16">
      <w:pPr>
        <w:jc w:val="left"/>
      </w:pPr>
      <w:r>
        <w:rPr>
          <w:rStyle w:val="CommentReference"/>
        </w:rPr>
        <w:annotationRef/>
      </w:r>
      <w:r>
        <w:rPr>
          <w:color w:val="000000"/>
        </w:rPr>
        <w:t>Since there is only a single row to this table, the data here should probably just be integrated into the text.</w:t>
      </w:r>
    </w:p>
  </w:comment>
  <w:comment w:id="570" w:author="Andrea Schreier" w:date="2023-10-20T14:08:00Z" w:initials="AS">
    <w:p w14:paraId="4C3928FE" w14:textId="77777777" w:rsidR="00CC5FE7" w:rsidRDefault="00CC5FE7" w:rsidP="00FB7D33">
      <w:pPr>
        <w:jc w:val="left"/>
      </w:pPr>
      <w:r>
        <w:rPr>
          <w:rStyle w:val="CommentReference"/>
        </w:rPr>
        <w:annotationRef/>
      </w:r>
      <w:r>
        <w:rPr>
          <w:color w:val="000000"/>
        </w:rPr>
        <w:t>Since this is first cited in your Introduction and Background section, it should be found between it and your first chapter. Or if you get rid of that section, you can renumber the rest of your figures.</w:t>
      </w:r>
    </w:p>
  </w:comment>
  <w:comment w:id="615" w:author="Andrea Schreier" w:date="2023-10-20T14:14:00Z" w:initials="AS">
    <w:p w14:paraId="3EDAE25E" w14:textId="77777777" w:rsidR="00DC43BA" w:rsidRDefault="00DC43BA" w:rsidP="005E2FC1">
      <w:pPr>
        <w:jc w:val="left"/>
      </w:pPr>
      <w:r>
        <w:rPr>
          <w:rStyle w:val="CommentReference"/>
        </w:rPr>
        <w:annotationRef/>
      </w:r>
      <w:r>
        <w:rPr>
          <w:color w:val="000000"/>
        </w:rPr>
        <w:t>Instead of making a0 = 0, does it make more sense to just not include a0 in the figures at all? Because a0 doesn’t really start at zero, which is how it look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19E37CDC" w15:done="0"/>
  <w15:commentEx w15:paraId="3F353CBB" w15:done="0"/>
  <w15:commentEx w15:paraId="690539AB" w15:done="0"/>
  <w15:commentEx w15:paraId="5F11A780" w15:done="0"/>
  <w15:commentEx w15:paraId="524C393B" w15:done="0"/>
  <w15:commentEx w15:paraId="65C06411" w15:paraIdParent="524C393B" w15:done="0"/>
  <w15:commentEx w15:paraId="304A6661" w15:paraIdParent="524C393B" w15:done="0"/>
  <w15:commentEx w15:paraId="7A245377" w15:done="0"/>
  <w15:commentEx w15:paraId="37138735" w15:paraIdParent="7A245377" w15:done="0"/>
  <w15:commentEx w15:paraId="62A87306" w15:done="0"/>
  <w15:commentEx w15:paraId="32FAA023" w15:done="0"/>
  <w15:commentEx w15:paraId="6EF6E281" w15:done="0"/>
  <w15:commentEx w15:paraId="6A8D2B88" w15:paraIdParent="6EF6E281" w15:done="0"/>
  <w15:commentEx w15:paraId="4E0DD802" w15:paraIdParent="6EF6E281" w15:done="0"/>
  <w15:commentEx w15:paraId="7EEACEBB" w15:done="0"/>
  <w15:commentEx w15:paraId="0587E0E2" w15:done="0"/>
  <w15:commentEx w15:paraId="75E609D8" w15:paraIdParent="0587E0E2" w15:done="0"/>
  <w15:commentEx w15:paraId="05B60EAD" w15:paraIdParent="0587E0E2" w15:done="0"/>
  <w15:commentEx w15:paraId="541DD987" w15:done="0"/>
  <w15:commentEx w15:paraId="182EE670" w15:paraIdParent="541DD987" w15:done="0"/>
  <w15:commentEx w15:paraId="56CBCCFE" w15:paraIdParent="541DD987" w15:done="0"/>
  <w15:commentEx w15:paraId="0E0D290E" w15:done="0"/>
  <w15:commentEx w15:paraId="02934412" w15:paraIdParent="0E0D290E" w15:done="0"/>
  <w15:commentEx w15:paraId="63D8D100" w15:done="0"/>
  <w15:commentEx w15:paraId="736A746E" w15:done="0"/>
  <w15:commentEx w15:paraId="2D91DF2B" w15:done="0"/>
  <w15:commentEx w15:paraId="0D0783BE" w15:done="0"/>
  <w15:commentEx w15:paraId="35ABE9FB" w15:done="0"/>
  <w15:commentEx w15:paraId="22FA0554" w15:done="0"/>
  <w15:commentEx w15:paraId="3DA5541B" w15:done="0"/>
  <w15:commentEx w15:paraId="7BFEF3E8" w15:paraIdParent="3DA5541B" w15:done="0"/>
  <w15:commentEx w15:paraId="1C28499D" w15:paraIdParent="3DA5541B" w15:done="0"/>
  <w15:commentEx w15:paraId="102E34CF" w15:done="0"/>
  <w15:commentEx w15:paraId="2CFB0758" w15:paraIdParent="102E34CF" w15:done="0"/>
  <w15:commentEx w15:paraId="7041EB8A" w15:done="0"/>
  <w15:commentEx w15:paraId="1BF1E970" w15:done="0"/>
  <w15:commentEx w15:paraId="7E2A989F" w15:paraIdParent="1BF1E970" w15:done="0"/>
  <w15:commentEx w15:paraId="2E2236EA" w15:paraIdParent="1BF1E970" w15:done="0"/>
  <w15:commentEx w15:paraId="342F0419" w15:done="0"/>
  <w15:commentEx w15:paraId="309DCDAC" w15:paraIdParent="342F0419" w15:done="0"/>
  <w15:commentEx w15:paraId="577BD998" w15:done="0"/>
  <w15:commentEx w15:paraId="06CD4F7E" w15:paraIdParent="577BD998" w15:done="0"/>
  <w15:commentEx w15:paraId="6B72AB25" w15:done="0"/>
  <w15:commentEx w15:paraId="4C3928FE" w15:done="0"/>
  <w15:commentEx w15:paraId="3EDAE2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5DD" w16cex:dateUtc="2023-09-06T17:41:00Z"/>
  <w16cex:commentExtensible w16cex:durableId="28A2D0A8" w16cex:dateUtc="2023-09-06T17:19:00Z"/>
  <w16cex:commentExtensible w16cex:durableId="15D076E1" w16cex:dateUtc="2023-10-20T17:06:00Z"/>
  <w16cex:commentExtensible w16cex:durableId="28A2D1A9" w16cex:dateUtc="2023-09-06T17:23:00Z"/>
  <w16cex:commentExtensible w16cex:durableId="28D381D6" w16cex:dateUtc="2023-09-06T18:08:00Z"/>
  <w16cex:commentExtensible w16cex:durableId="28D4F10F" w16cex:dateUtc="2023-10-14T01:50:00Z"/>
  <w16cex:commentExtensible w16cex:durableId="14C24B44" w16cex:dateUtc="2023-10-20T17:09:00Z"/>
  <w16cex:commentExtensible w16cex:durableId="28A2D2E6" w16cex:dateUtc="2023-09-06T17:28:00Z"/>
  <w16cex:commentExtensible w16cex:durableId="28B00EF5" w16cex:dateUtc="2023-09-16T18:24:00Z"/>
  <w16cex:commentExtensible w16cex:durableId="28A2D364" w16cex:dateUtc="2023-09-06T17:31:00Z"/>
  <w16cex:commentExtensible w16cex:durableId="79414111" w16cex:dateUtc="2023-10-20T17:26:00Z"/>
  <w16cex:commentExtensible w16cex:durableId="28A2D82B" w16cex:dateUtc="2023-09-06T17:51:00Z"/>
  <w16cex:commentExtensible w16cex:durableId="28D37D5B" w16cex:dateUtc="2023-10-12T23:24:00Z"/>
  <w16cex:commentExtensible w16cex:durableId="15A3C4E1" w16cex:dateUtc="2023-10-20T17:30:00Z"/>
  <w16cex:commentExtensible w16cex:durableId="28A2D875" w16cex:dateUtc="2023-09-06T17:52:00Z"/>
  <w16cex:commentExtensible w16cex:durableId="28A2D8A3" w16cex:dateUtc="2023-09-06T17:53:00Z"/>
  <w16cex:commentExtensible w16cex:durableId="28D37FD5" w16cex:dateUtc="2023-10-12T23:35:00Z"/>
  <w16cex:commentExtensible w16cex:durableId="4C0BFAF0" w16cex:dateUtc="2023-10-20T17:31:00Z"/>
  <w16cex:commentExtensible w16cex:durableId="28B1A5C3" w16cex:dateUtc="2023-09-06T18:23:00Z"/>
  <w16cex:commentExtensible w16cex:durableId="28B1A5CA" w16cex:dateUtc="2023-09-17T23:20:00Z"/>
  <w16cex:commentExtensible w16cex:durableId="1B2925AE" w16cex:dateUtc="2023-10-20T17:50:00Z"/>
  <w16cex:commentExtensible w16cex:durableId="28B19A20" w16cex:dateUtc="2023-09-17T22:30:00Z"/>
  <w16cex:commentExtensible w16cex:durableId="1C0D3217" w16cex:dateUtc="2023-10-20T17:51:00Z"/>
  <w16cex:commentExtensible w16cex:durableId="28A2DAB4" w16cex:dateUtc="2023-09-06T18:02:00Z"/>
  <w16cex:commentExtensible w16cex:durableId="28A2DC22" w16cex:dateUtc="2023-09-06T18:08:00Z"/>
  <w16cex:commentExtensible w16cex:durableId="2A5875F1" w16cex:dateUtc="2023-10-20T17:54:00Z"/>
  <w16cex:commentExtensible w16cex:durableId="268D9F79" w16cex:dateUtc="2023-10-20T18:00:00Z"/>
  <w16cex:commentExtensible w16cex:durableId="28A2DFC2" w16cex:dateUtc="2023-09-06T18:23:00Z"/>
  <w16cex:commentExtensible w16cex:durableId="10F065EA" w16cex:dateUtc="2023-10-20T20:42:00Z"/>
  <w16cex:commentExtensible w16cex:durableId="28A2FD39" w16cex:dateUtc="2023-09-06T20:29:00Z"/>
  <w16cex:commentExtensible w16cex:durableId="28D39696" w16cex:dateUtc="2023-10-13T01:12:00Z"/>
  <w16cex:commentExtensible w16cex:durableId="2AD32D78" w16cex:dateUtc="2023-10-20T20:52:00Z"/>
  <w16cex:commentExtensible w16cex:durableId="28A30F17" w16cex:dateUtc="2023-09-06T21:45:00Z"/>
  <w16cex:commentExtensible w16cex:durableId="28D39848" w16cex:dateUtc="2023-10-13T01:19:00Z"/>
  <w16cex:commentExtensible w16cex:durableId="03C5DD30" w16cex:dateUtc="2023-10-20T20:58:00Z"/>
  <w16cex:commentExtensible w16cex:durableId="28A2FE59" w16cex:dateUtc="2023-09-06T20:34:00Z"/>
  <w16cex:commentExtensible w16cex:durableId="28D3994F" w16cex:dateUtc="2023-10-13T01:24:00Z"/>
  <w16cex:commentExtensible w16cex:durableId="530E7643" w16cex:dateUtc="2023-10-20T21:03:00Z"/>
  <w16cex:commentExtensible w16cex:durableId="28D39936" w16cex:dateUtc="2023-10-13T01:23:00Z"/>
  <w16cex:commentExtensible w16cex:durableId="307534B7" w16cex:dateUtc="2023-10-20T21:04:00Z"/>
  <w16cex:commentExtensible w16cex:durableId="28A2FF28" w16cex:dateUtc="2023-09-06T20:37:00Z"/>
  <w16cex:commentExtensible w16cex:durableId="28D399A1" w16cex:dateUtc="2023-10-13T01:25:00Z"/>
  <w16cex:commentExtensible w16cex:durableId="69B86542" w16cex:dateUtc="2023-10-20T21:05:00Z"/>
  <w16cex:commentExtensible w16cex:durableId="5A327C8B" w16cex:dateUtc="2023-10-20T21:08:00Z"/>
  <w16cex:commentExtensible w16cex:durableId="38340370" w16cex:dateUtc="2023-10-20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19E37CDC" w16cid:durableId="28A2D5DD"/>
  <w16cid:commentId w16cid:paraId="3F353CBB" w16cid:durableId="28A2D0A8"/>
  <w16cid:commentId w16cid:paraId="690539AB" w16cid:durableId="15D076E1"/>
  <w16cid:commentId w16cid:paraId="5F11A780" w16cid:durableId="28A2D1A9"/>
  <w16cid:commentId w16cid:paraId="524C393B" w16cid:durableId="28D381D6"/>
  <w16cid:commentId w16cid:paraId="65C06411" w16cid:durableId="28D4F10F"/>
  <w16cid:commentId w16cid:paraId="304A6661" w16cid:durableId="14C24B44"/>
  <w16cid:commentId w16cid:paraId="7A245377" w16cid:durableId="28A2D2E6"/>
  <w16cid:commentId w16cid:paraId="37138735" w16cid:durableId="28B00EF5"/>
  <w16cid:commentId w16cid:paraId="62A87306" w16cid:durableId="28A2D364"/>
  <w16cid:commentId w16cid:paraId="32FAA023" w16cid:durableId="79414111"/>
  <w16cid:commentId w16cid:paraId="6EF6E281" w16cid:durableId="28A2D82B"/>
  <w16cid:commentId w16cid:paraId="6A8D2B88" w16cid:durableId="28D37D5B"/>
  <w16cid:commentId w16cid:paraId="4E0DD802" w16cid:durableId="15A3C4E1"/>
  <w16cid:commentId w16cid:paraId="7EEACEBB" w16cid:durableId="28A2D875"/>
  <w16cid:commentId w16cid:paraId="0587E0E2" w16cid:durableId="28A2D8A3"/>
  <w16cid:commentId w16cid:paraId="75E609D8" w16cid:durableId="28D37FD5"/>
  <w16cid:commentId w16cid:paraId="05B60EAD" w16cid:durableId="4C0BFAF0"/>
  <w16cid:commentId w16cid:paraId="541DD987" w16cid:durableId="28B1A5C3"/>
  <w16cid:commentId w16cid:paraId="182EE670" w16cid:durableId="28B1A5CA"/>
  <w16cid:commentId w16cid:paraId="56CBCCFE" w16cid:durableId="1B2925AE"/>
  <w16cid:commentId w16cid:paraId="0E0D290E" w16cid:durableId="28B19A20"/>
  <w16cid:commentId w16cid:paraId="02934412" w16cid:durableId="1C0D3217"/>
  <w16cid:commentId w16cid:paraId="63D8D100" w16cid:durableId="28A2DAB4"/>
  <w16cid:commentId w16cid:paraId="736A746E" w16cid:durableId="28A2DC22"/>
  <w16cid:commentId w16cid:paraId="2D91DF2B" w16cid:durableId="2A5875F1"/>
  <w16cid:commentId w16cid:paraId="0D0783BE" w16cid:durableId="268D9F79"/>
  <w16cid:commentId w16cid:paraId="35ABE9FB" w16cid:durableId="28A2DFC2"/>
  <w16cid:commentId w16cid:paraId="22FA0554" w16cid:durableId="10F065EA"/>
  <w16cid:commentId w16cid:paraId="3DA5541B" w16cid:durableId="28A2FD39"/>
  <w16cid:commentId w16cid:paraId="7BFEF3E8" w16cid:durableId="28D39696"/>
  <w16cid:commentId w16cid:paraId="1C28499D" w16cid:durableId="2AD32D78"/>
  <w16cid:commentId w16cid:paraId="102E34CF" w16cid:durableId="28A30F17"/>
  <w16cid:commentId w16cid:paraId="2CFB0758" w16cid:durableId="28D39848"/>
  <w16cid:commentId w16cid:paraId="7041EB8A" w16cid:durableId="03C5DD30"/>
  <w16cid:commentId w16cid:paraId="1BF1E970" w16cid:durableId="28A2FE59"/>
  <w16cid:commentId w16cid:paraId="7E2A989F" w16cid:durableId="28D3994F"/>
  <w16cid:commentId w16cid:paraId="2E2236EA" w16cid:durableId="530E7643"/>
  <w16cid:commentId w16cid:paraId="342F0419" w16cid:durableId="28D39936"/>
  <w16cid:commentId w16cid:paraId="309DCDAC" w16cid:durableId="307534B7"/>
  <w16cid:commentId w16cid:paraId="577BD998" w16cid:durableId="28A2FF28"/>
  <w16cid:commentId w16cid:paraId="06CD4F7E" w16cid:durableId="28D399A1"/>
  <w16cid:commentId w16cid:paraId="6B72AB25" w16cid:durableId="69B86542"/>
  <w16cid:commentId w16cid:paraId="4C3928FE" w16cid:durableId="5A327C8B"/>
  <w16cid:commentId w16cid:paraId="3EDAE25E" w16cid:durableId="383403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921C6" w14:textId="77777777" w:rsidR="00516333" w:rsidRDefault="00516333" w:rsidP="000E70AC">
      <w:pPr>
        <w:spacing w:after="0" w:line="240" w:lineRule="auto"/>
      </w:pPr>
      <w:r>
        <w:separator/>
      </w:r>
    </w:p>
  </w:endnote>
  <w:endnote w:type="continuationSeparator" w:id="0">
    <w:p w14:paraId="7F88E850" w14:textId="77777777" w:rsidR="00516333" w:rsidRDefault="00516333"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F0EEA" w14:textId="77777777" w:rsidR="00516333" w:rsidRDefault="00516333" w:rsidP="000E70AC">
      <w:pPr>
        <w:spacing w:after="0" w:line="240" w:lineRule="auto"/>
      </w:pPr>
      <w:r>
        <w:separator/>
      </w:r>
    </w:p>
  </w:footnote>
  <w:footnote w:type="continuationSeparator" w:id="0">
    <w:p w14:paraId="3876302B" w14:textId="77777777" w:rsidR="00516333" w:rsidRDefault="00516333"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20C5F"/>
    <w:rsid w:val="00024DBD"/>
    <w:rsid w:val="00025764"/>
    <w:rsid w:val="0002656D"/>
    <w:rsid w:val="000363E0"/>
    <w:rsid w:val="00043B95"/>
    <w:rsid w:val="00047A5C"/>
    <w:rsid w:val="000505E5"/>
    <w:rsid w:val="00051847"/>
    <w:rsid w:val="0006021F"/>
    <w:rsid w:val="0006126E"/>
    <w:rsid w:val="00081378"/>
    <w:rsid w:val="00083919"/>
    <w:rsid w:val="00096E1C"/>
    <w:rsid w:val="000A3BC9"/>
    <w:rsid w:val="000C33D6"/>
    <w:rsid w:val="000C6B61"/>
    <w:rsid w:val="000D219A"/>
    <w:rsid w:val="000D523C"/>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1EB"/>
    <w:rsid w:val="001C7F9E"/>
    <w:rsid w:val="001D0E5C"/>
    <w:rsid w:val="001D762E"/>
    <w:rsid w:val="00202A99"/>
    <w:rsid w:val="00203E7F"/>
    <w:rsid w:val="00210561"/>
    <w:rsid w:val="00217A92"/>
    <w:rsid w:val="00222108"/>
    <w:rsid w:val="0022315B"/>
    <w:rsid w:val="00224AC0"/>
    <w:rsid w:val="002335A7"/>
    <w:rsid w:val="00234E5D"/>
    <w:rsid w:val="00235867"/>
    <w:rsid w:val="00240056"/>
    <w:rsid w:val="00240654"/>
    <w:rsid w:val="002518FE"/>
    <w:rsid w:val="00255222"/>
    <w:rsid w:val="00274531"/>
    <w:rsid w:val="0028698C"/>
    <w:rsid w:val="00287783"/>
    <w:rsid w:val="00291495"/>
    <w:rsid w:val="002932AB"/>
    <w:rsid w:val="002A4536"/>
    <w:rsid w:val="002B09C4"/>
    <w:rsid w:val="002B1744"/>
    <w:rsid w:val="002B300E"/>
    <w:rsid w:val="002B3395"/>
    <w:rsid w:val="002B3F0A"/>
    <w:rsid w:val="002B588C"/>
    <w:rsid w:val="002B5B6D"/>
    <w:rsid w:val="002C1A78"/>
    <w:rsid w:val="002C2F3F"/>
    <w:rsid w:val="002C4466"/>
    <w:rsid w:val="002C69E3"/>
    <w:rsid w:val="002D46AC"/>
    <w:rsid w:val="002E2FF8"/>
    <w:rsid w:val="002F52A4"/>
    <w:rsid w:val="0030098D"/>
    <w:rsid w:val="003037E2"/>
    <w:rsid w:val="00307E56"/>
    <w:rsid w:val="00314053"/>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426"/>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E787F"/>
    <w:rsid w:val="003F11BA"/>
    <w:rsid w:val="003F1E60"/>
    <w:rsid w:val="003F5039"/>
    <w:rsid w:val="003F60A5"/>
    <w:rsid w:val="003F7F9E"/>
    <w:rsid w:val="00403E27"/>
    <w:rsid w:val="00415561"/>
    <w:rsid w:val="00422362"/>
    <w:rsid w:val="00422626"/>
    <w:rsid w:val="00425ACB"/>
    <w:rsid w:val="00430654"/>
    <w:rsid w:val="004377C9"/>
    <w:rsid w:val="00442135"/>
    <w:rsid w:val="00446DCD"/>
    <w:rsid w:val="00450007"/>
    <w:rsid w:val="00450C5F"/>
    <w:rsid w:val="004673B7"/>
    <w:rsid w:val="00470F64"/>
    <w:rsid w:val="0047491E"/>
    <w:rsid w:val="00480C67"/>
    <w:rsid w:val="004A3452"/>
    <w:rsid w:val="004B332D"/>
    <w:rsid w:val="004B5697"/>
    <w:rsid w:val="004B6F68"/>
    <w:rsid w:val="004C3847"/>
    <w:rsid w:val="004C5956"/>
    <w:rsid w:val="004E08BF"/>
    <w:rsid w:val="004E2817"/>
    <w:rsid w:val="004E4858"/>
    <w:rsid w:val="00502EF8"/>
    <w:rsid w:val="00516333"/>
    <w:rsid w:val="00522930"/>
    <w:rsid w:val="00530CC3"/>
    <w:rsid w:val="005404B5"/>
    <w:rsid w:val="005549A1"/>
    <w:rsid w:val="005611E7"/>
    <w:rsid w:val="00570BB9"/>
    <w:rsid w:val="00577B48"/>
    <w:rsid w:val="00585FF9"/>
    <w:rsid w:val="00586A77"/>
    <w:rsid w:val="005877E5"/>
    <w:rsid w:val="005910F3"/>
    <w:rsid w:val="00594BE3"/>
    <w:rsid w:val="005A06FF"/>
    <w:rsid w:val="005A4907"/>
    <w:rsid w:val="005A697F"/>
    <w:rsid w:val="005B1B8B"/>
    <w:rsid w:val="005B2580"/>
    <w:rsid w:val="005B6C5A"/>
    <w:rsid w:val="005B7C48"/>
    <w:rsid w:val="005B7C80"/>
    <w:rsid w:val="005C1F2A"/>
    <w:rsid w:val="005C7F13"/>
    <w:rsid w:val="005D14A7"/>
    <w:rsid w:val="005D23B9"/>
    <w:rsid w:val="005D60CF"/>
    <w:rsid w:val="005E0D4F"/>
    <w:rsid w:val="005E1B57"/>
    <w:rsid w:val="005E5B37"/>
    <w:rsid w:val="005F6881"/>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3940"/>
    <w:rsid w:val="006B6CB5"/>
    <w:rsid w:val="006C1DD5"/>
    <w:rsid w:val="006C3F3E"/>
    <w:rsid w:val="006C41A6"/>
    <w:rsid w:val="006C6899"/>
    <w:rsid w:val="006D6AE1"/>
    <w:rsid w:val="006E58E9"/>
    <w:rsid w:val="006F17F9"/>
    <w:rsid w:val="006F591B"/>
    <w:rsid w:val="0072365C"/>
    <w:rsid w:val="00731F54"/>
    <w:rsid w:val="00735E71"/>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1A46"/>
    <w:rsid w:val="007A3A71"/>
    <w:rsid w:val="007B71D3"/>
    <w:rsid w:val="007B7A16"/>
    <w:rsid w:val="007C4EF3"/>
    <w:rsid w:val="007D1AB2"/>
    <w:rsid w:val="007D782C"/>
    <w:rsid w:val="007E4662"/>
    <w:rsid w:val="007E4664"/>
    <w:rsid w:val="007E7567"/>
    <w:rsid w:val="007F6E3A"/>
    <w:rsid w:val="008052F1"/>
    <w:rsid w:val="0081083C"/>
    <w:rsid w:val="008142CF"/>
    <w:rsid w:val="008155C0"/>
    <w:rsid w:val="00830624"/>
    <w:rsid w:val="008450A4"/>
    <w:rsid w:val="00854A8F"/>
    <w:rsid w:val="008641A8"/>
    <w:rsid w:val="0086536E"/>
    <w:rsid w:val="0087338E"/>
    <w:rsid w:val="008739C3"/>
    <w:rsid w:val="00873C0E"/>
    <w:rsid w:val="00874AFC"/>
    <w:rsid w:val="008914E8"/>
    <w:rsid w:val="00895DB8"/>
    <w:rsid w:val="008A1BAC"/>
    <w:rsid w:val="008A4FCB"/>
    <w:rsid w:val="008B5535"/>
    <w:rsid w:val="008B584D"/>
    <w:rsid w:val="008C1FB2"/>
    <w:rsid w:val="008C50E8"/>
    <w:rsid w:val="008D4E9D"/>
    <w:rsid w:val="008F288C"/>
    <w:rsid w:val="008F2EB8"/>
    <w:rsid w:val="008F60D9"/>
    <w:rsid w:val="008F7FE6"/>
    <w:rsid w:val="00912247"/>
    <w:rsid w:val="009261E6"/>
    <w:rsid w:val="00951A5F"/>
    <w:rsid w:val="00952944"/>
    <w:rsid w:val="009804EB"/>
    <w:rsid w:val="00996BA9"/>
    <w:rsid w:val="009B191E"/>
    <w:rsid w:val="009C0C92"/>
    <w:rsid w:val="009C7280"/>
    <w:rsid w:val="009D6B98"/>
    <w:rsid w:val="009E004D"/>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1255"/>
    <w:rsid w:val="00B373FD"/>
    <w:rsid w:val="00B4490E"/>
    <w:rsid w:val="00B50827"/>
    <w:rsid w:val="00B53598"/>
    <w:rsid w:val="00B67D9A"/>
    <w:rsid w:val="00B706E8"/>
    <w:rsid w:val="00B70749"/>
    <w:rsid w:val="00B72666"/>
    <w:rsid w:val="00B83657"/>
    <w:rsid w:val="00B873B0"/>
    <w:rsid w:val="00B956C7"/>
    <w:rsid w:val="00BA2D88"/>
    <w:rsid w:val="00BA4BFE"/>
    <w:rsid w:val="00BB20EE"/>
    <w:rsid w:val="00BC0AB6"/>
    <w:rsid w:val="00BC5BBD"/>
    <w:rsid w:val="00BD07C1"/>
    <w:rsid w:val="00BD17D8"/>
    <w:rsid w:val="00BE0EE0"/>
    <w:rsid w:val="00C06DF8"/>
    <w:rsid w:val="00C1267C"/>
    <w:rsid w:val="00C16CDC"/>
    <w:rsid w:val="00C23BA8"/>
    <w:rsid w:val="00C26B5B"/>
    <w:rsid w:val="00C355ED"/>
    <w:rsid w:val="00C454CF"/>
    <w:rsid w:val="00C45B58"/>
    <w:rsid w:val="00C6769A"/>
    <w:rsid w:val="00C677B9"/>
    <w:rsid w:val="00C74898"/>
    <w:rsid w:val="00C81542"/>
    <w:rsid w:val="00C8509D"/>
    <w:rsid w:val="00C8614F"/>
    <w:rsid w:val="00CA16C1"/>
    <w:rsid w:val="00CB7716"/>
    <w:rsid w:val="00CC49C4"/>
    <w:rsid w:val="00CC5FE7"/>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6D5C"/>
    <w:rsid w:val="00D57765"/>
    <w:rsid w:val="00D6042A"/>
    <w:rsid w:val="00D6254C"/>
    <w:rsid w:val="00D86949"/>
    <w:rsid w:val="00DA607C"/>
    <w:rsid w:val="00DB6C76"/>
    <w:rsid w:val="00DB729A"/>
    <w:rsid w:val="00DC43BA"/>
    <w:rsid w:val="00DD3036"/>
    <w:rsid w:val="00DD61FF"/>
    <w:rsid w:val="00DD6826"/>
    <w:rsid w:val="00DE414D"/>
    <w:rsid w:val="00DE4254"/>
    <w:rsid w:val="00DF2390"/>
    <w:rsid w:val="00DF3C75"/>
    <w:rsid w:val="00DF51FF"/>
    <w:rsid w:val="00DF5B36"/>
    <w:rsid w:val="00E054DD"/>
    <w:rsid w:val="00E176B5"/>
    <w:rsid w:val="00E2467E"/>
    <w:rsid w:val="00E25BE4"/>
    <w:rsid w:val="00E32253"/>
    <w:rsid w:val="00E43F86"/>
    <w:rsid w:val="00E502F4"/>
    <w:rsid w:val="00E7195E"/>
    <w:rsid w:val="00E733FB"/>
    <w:rsid w:val="00E910EE"/>
    <w:rsid w:val="00E9111F"/>
    <w:rsid w:val="00E91A9E"/>
    <w:rsid w:val="00E95DEC"/>
    <w:rsid w:val="00EA074B"/>
    <w:rsid w:val="00EA1189"/>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713"/>
    <w:rsid w:val="00F60237"/>
    <w:rsid w:val="00F63997"/>
    <w:rsid w:val="00F63C12"/>
    <w:rsid w:val="00F6769B"/>
    <w:rsid w:val="00F93580"/>
    <w:rsid w:val="00FA6376"/>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altName w:val="Courier New"/>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D03C4"/>
    <w:rsid w:val="000F72AA"/>
    <w:rsid w:val="001213B3"/>
    <w:rsid w:val="00552D74"/>
    <w:rsid w:val="006073AC"/>
    <w:rsid w:val="00673B00"/>
    <w:rsid w:val="00706380"/>
    <w:rsid w:val="00706618"/>
    <w:rsid w:val="0077337A"/>
    <w:rsid w:val="007E2A0B"/>
    <w:rsid w:val="008A796A"/>
    <w:rsid w:val="008B0A28"/>
    <w:rsid w:val="008D1B12"/>
    <w:rsid w:val="008D6A26"/>
    <w:rsid w:val="008F3599"/>
    <w:rsid w:val="00984B74"/>
    <w:rsid w:val="009A1DE0"/>
    <w:rsid w:val="009C7F14"/>
    <w:rsid w:val="009E26FC"/>
    <w:rsid w:val="00A42FB7"/>
    <w:rsid w:val="00A50495"/>
    <w:rsid w:val="00A81751"/>
    <w:rsid w:val="00AC042C"/>
    <w:rsid w:val="00BE196F"/>
    <w:rsid w:val="00C2550E"/>
    <w:rsid w:val="00C81DC4"/>
    <w:rsid w:val="00CE640F"/>
    <w:rsid w:val="00D071A3"/>
    <w:rsid w:val="00D173CF"/>
    <w:rsid w:val="00D26A0A"/>
    <w:rsid w:val="00E776DC"/>
    <w:rsid w:val="00EB1DE3"/>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2</Pages>
  <Words>40769</Words>
  <Characters>232386</Characters>
  <Application>Microsoft Office Word</Application>
  <DocSecurity>0</DocSecurity>
  <Lines>1936</Lines>
  <Paragraphs>5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Andrea Schreier</cp:lastModifiedBy>
  <cp:revision>2</cp:revision>
  <dcterms:created xsi:type="dcterms:W3CDTF">2023-10-20T21:15:00Z</dcterms:created>
  <dcterms:modified xsi:type="dcterms:W3CDTF">2023-10-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VtU1zs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